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Tato práce se zabývá..</w:t>
      </w:r>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thesis</w:t>
      </w:r>
      <w:r w:rsidR="001D4061" w:rsidRPr="001F6849">
        <w:t>..</w:t>
      </w:r>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zprávy:  </w:t>
      </w:r>
      <w:r w:rsidRPr="001F6849">
        <w:rPr>
          <w:rFonts w:eastAsia="Times New Roman" w:cs="Times New Roman"/>
          <w:sz w:val="24"/>
          <w:szCs w:val="24"/>
          <w:lang w:eastAsia="cs-CZ"/>
        </w:rPr>
        <w:tab/>
      </w:r>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BUTCHER, P. W. S., JOHN, N. W., RITSOS, P. D. (2021): VRIA: A Web-</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3D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Vedoucí bakalářské 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r w:rsidRPr="00B71937">
        <w:rPr>
          <w:color w:val="000000" w:themeColor="text1"/>
          <w:highlight w:val="yellow"/>
        </w:rPr>
        <w:t xml:space="preserve">slouží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B71937"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se převážně soustředil na 2D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3D mapu? Kde leží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r w:rsidRPr="00B71937">
        <w:rPr>
          <w:color w:val="000000" w:themeColor="text1"/>
          <w:highlight w:val="yellow"/>
        </w:rPr>
        <w:t>Tato práce na t</w:t>
      </w:r>
      <w:r w:rsidR="00035264" w:rsidRPr="00B71937">
        <w:rPr>
          <w:color w:val="000000" w:themeColor="text1"/>
          <w:highlight w:val="yellow"/>
        </w:rPr>
        <w:t>y</w:t>
      </w:r>
      <w:r w:rsidRPr="00B71937">
        <w:rPr>
          <w:color w:val="000000" w:themeColor="text1"/>
          <w:highlight w:val="yellow"/>
        </w:rPr>
        <w:t>to otázk</w:t>
      </w:r>
      <w:r w:rsidR="00035264" w:rsidRPr="00B71937">
        <w:rPr>
          <w:color w:val="000000" w:themeColor="text1"/>
          <w:highlight w:val="yellow"/>
        </w:rPr>
        <w:t>y</w:t>
      </w:r>
      <w:r w:rsidRPr="00B71937">
        <w:rPr>
          <w:color w:val="000000" w:themeColor="text1"/>
          <w:highlight w:val="yellow"/>
        </w:rPr>
        <w:t xml:space="preserve"> nezodpovídá, ale snaží se dát kontext pro </w:t>
      </w:r>
      <w:r w:rsidR="00530769" w:rsidRPr="00B71937">
        <w:rPr>
          <w:color w:val="000000" w:themeColor="text1"/>
          <w:highlight w:val="yellow"/>
        </w:rPr>
        <w:t>jejich</w:t>
      </w:r>
      <w:r w:rsidR="00827743" w:rsidRPr="00B71937">
        <w:rPr>
          <w:color w:val="000000" w:themeColor="text1"/>
          <w:highlight w:val="yellow"/>
        </w:rPr>
        <w:t xml:space="preserve"> </w:t>
      </w:r>
      <w:r w:rsidRPr="00B71937">
        <w:rPr>
          <w:color w:val="000000" w:themeColor="text1"/>
          <w:highlight w:val="yellow"/>
        </w:rPr>
        <w:t xml:space="preserve">zodpovězení ve formě znalosti </w:t>
      </w:r>
      <w:r w:rsidR="00035264" w:rsidRPr="00B71937">
        <w:rPr>
          <w:color w:val="000000" w:themeColor="text1"/>
          <w:highlight w:val="yellow"/>
        </w:rPr>
        <w:t xml:space="preserve">možností </w:t>
      </w:r>
      <w:r w:rsidRPr="00B71937">
        <w:rPr>
          <w:color w:val="000000" w:themeColor="text1"/>
          <w:highlight w:val="yellow"/>
        </w:rPr>
        <w:t>nástrojů umožňující tvorbu virtuální reality</w:t>
      </w:r>
      <w:r w:rsidR="00035264" w:rsidRPr="00B71937">
        <w:rPr>
          <w:color w:val="000000" w:themeColor="text1"/>
          <w:highlight w:val="yellow"/>
        </w:rPr>
        <w:t xml:space="preserve"> na webu</w:t>
      </w:r>
      <w:r w:rsidRPr="00B71937">
        <w:rPr>
          <w:color w:val="000000" w:themeColor="text1"/>
          <w:highlight w:val="yellow"/>
        </w:rPr>
        <w:t>.</w:t>
      </w:r>
      <w:r w:rsidR="00240083" w:rsidRPr="00B71937">
        <w:rPr>
          <w:color w:val="000000" w:themeColor="text1"/>
        </w:rPr>
        <w:t xml:space="preserve"> </w:t>
      </w:r>
    </w:p>
    <w:p w14:paraId="2D988960" w14:textId="3151316D" w:rsidR="00B32117" w:rsidRPr="001F6849" w:rsidRDefault="00240083" w:rsidP="00827743">
      <w:pPr>
        <w:pStyle w:val="Normlnprvnodsazen"/>
      </w:pPr>
      <w:r w:rsidRPr="001F6849">
        <w:lastRenderedPageBreak/>
        <w:t xml:space="preserve">Práce se nejdříve zaměří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Pr="001F6849"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3D </w:t>
      </w:r>
      <w:proofErr w:type="spellStart"/>
      <w:r>
        <w:rPr>
          <w:highlight w:val="yellow"/>
          <w:lang w:eastAsia="cs-CZ"/>
        </w:rPr>
        <w:t>modelovani</w:t>
      </w:r>
      <w:proofErr w:type="spellEnd"/>
      <w:r w:rsidR="00776F6B">
        <w:rPr>
          <w:highlight w:val="yellow"/>
          <w:lang w:eastAsia="cs-CZ"/>
        </w:rPr>
        <w:t>.</w:t>
      </w:r>
    </w:p>
    <w:p w14:paraId="66231F5B" w14:textId="00A33494" w:rsidR="00776F6B" w:rsidRDefault="00776F6B" w:rsidP="006D0E6E">
      <w:pPr>
        <w:pStyle w:val="ListParagraph"/>
        <w:numPr>
          <w:ilvl w:val="0"/>
          <w:numId w:val="49"/>
        </w:numPr>
        <w:rPr>
          <w:highlight w:val="yellow"/>
          <w:lang w:eastAsia="cs-CZ"/>
        </w:rPr>
      </w:pPr>
      <w:r>
        <w:rPr>
          <w:highlight w:val="yellow"/>
          <w:lang w:eastAsia="cs-CZ"/>
        </w:rPr>
        <w:t xml:space="preserve">Popsat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08434D04" w14:textId="1DDFDB8C" w:rsidR="00466AC8" w:rsidRPr="00466AC8" w:rsidRDefault="00466AC8" w:rsidP="00466AC8">
      <w:pPr>
        <w:rPr>
          <w:highlight w:val="yellow"/>
          <w:lang w:eastAsia="cs-CZ"/>
        </w:rPr>
      </w:pPr>
      <w:r>
        <w:rPr>
          <w:highlight w:val="yellow"/>
          <w:lang w:eastAsia="cs-CZ"/>
        </w:rPr>
        <w:t xml:space="preserve">V první části práce byla zpracována teoretická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nutné  vytvořit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3340EF46" w:rsidR="00A677BE" w:rsidRPr="001F6849" w:rsidRDefault="00A677BE" w:rsidP="00884983">
      <w:pPr>
        <w:rPr>
          <w:lang w:eastAsia="cs-CZ"/>
        </w:rPr>
      </w:pPr>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792292">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H6Yv20ll/QzzDSKLB","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19DCEB9E"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 xml:space="preserve">#TODO </w:t>
      </w:r>
      <w:proofErr w:type="spellStart"/>
      <w:r w:rsidR="004278FB" w:rsidRPr="001F6849">
        <w:rPr>
          <w:highlight w:val="yellow"/>
        </w:rPr>
        <w:t>Mozila</w:t>
      </w:r>
      <w:proofErr w:type="spellEnd"/>
      <w:r w:rsidR="004278FB" w:rsidRPr="001F6849">
        <w:rPr>
          <w:highlight w:val="yellow"/>
        </w:rPr>
        <w:t xml:space="preserve"> </w:t>
      </w:r>
      <w:proofErr w:type="spellStart"/>
      <w:r w:rsidR="004278FB" w:rsidRPr="001F6849">
        <w:rPr>
          <w:highlight w:val="yellow"/>
        </w:rPr>
        <w:t>Hubs</w:t>
      </w:r>
      <w:proofErr w:type="spellEnd"/>
      <w:r w:rsidR="004278FB" w:rsidRPr="001F6849">
        <w:rPr>
          <w:highlight w:val="yellow"/>
        </w:rPr>
        <w:t xml:space="preserve"> aj.</w:t>
      </w:r>
      <w:r w:rsidR="004278FB" w:rsidRPr="001F6849">
        <w:t xml:space="preserve"> </w:t>
      </w:r>
      <w:r w:rsidR="00370404">
        <w:t xml:space="preserve">Vizualizaci velkého množství 3D budov </w:t>
      </w:r>
      <w:r w:rsidR="00E21604">
        <w:t xml:space="preserve">(veškeré budovy v Holandsku) </w:t>
      </w:r>
      <w:r w:rsidR="00370404">
        <w:t>pomocí webového prohlížeče řeší .</w:t>
      </w:r>
    </w:p>
    <w:p w14:paraId="64DCAF94" w14:textId="08ABAFDD" w:rsidR="00E85CCE" w:rsidRPr="001F6849" w:rsidRDefault="00174B1A" w:rsidP="00CF2502">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w:t>
      </w:r>
      <w:r w:rsidR="000558F0" w:rsidRPr="001F6849">
        <w:rPr>
          <w:lang w:eastAsia="en-US"/>
        </w:rPr>
        <w:lastRenderedPageBreak/>
        <w:t xml:space="preserve">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 xml:space="preserve">). </w:t>
      </w:r>
    </w:p>
    <w:p w14:paraId="3C8B3FBE" w14:textId="5E16A04C" w:rsidR="009F7D92" w:rsidRPr="001F6849" w:rsidRDefault="009F7D92" w:rsidP="00413905">
      <w:pPr>
        <w:pStyle w:val="Normlnprvnodsazen"/>
        <w:divId w:val="1117915535"/>
      </w:pPr>
      <w:r w:rsidRPr="001F6849">
        <w:t xml:space="preserve">Důležitým aspektem vývoje pro webové prostředí je porozumění ekosystému </w:t>
      </w:r>
      <w:proofErr w:type="spellStart"/>
      <w:r w:rsidRPr="001F6849">
        <w:t>techologií</w:t>
      </w:r>
      <w:proofErr w:type="spellEnd"/>
      <w:r w:rsidRPr="001F6849">
        <w:t xml:space="preserve">, které jej umožňují.  </w:t>
      </w:r>
      <w:r w:rsidRPr="001F6849">
        <w:rPr>
          <w:highlight w:val="yellow"/>
        </w:rPr>
        <w:t xml:space="preserve">#todo – </w:t>
      </w:r>
      <w:proofErr w:type="spellStart"/>
      <w:r w:rsidRPr="001F6849">
        <w:rPr>
          <w:highlight w:val="yellow"/>
        </w:rPr>
        <w:t>Obecne</w:t>
      </w:r>
      <w:proofErr w:type="spellEnd"/>
      <w:r w:rsidRPr="001F6849">
        <w:rPr>
          <w:highlight w:val="yellow"/>
        </w:rPr>
        <w:t xml:space="preserve"> </w:t>
      </w:r>
      <w:proofErr w:type="spellStart"/>
      <w:r w:rsidRPr="001F6849">
        <w:rPr>
          <w:highlight w:val="yellow"/>
        </w:rPr>
        <w:t>info</w:t>
      </w:r>
      <w:proofErr w:type="spellEnd"/>
      <w:r w:rsidRPr="001F6849">
        <w:rPr>
          <w:highlight w:val="yellow"/>
        </w:rPr>
        <w:t xml:space="preserve"> o tom jak funguje web (</w:t>
      </w:r>
      <w:proofErr w:type="spellStart"/>
      <w:r w:rsidRPr="001F6849">
        <w:rPr>
          <w:highlight w:val="yellow"/>
        </w:rPr>
        <w:t>scope</w:t>
      </w:r>
      <w:proofErr w:type="spellEnd"/>
      <w:r w:rsidRPr="001F6849">
        <w:rPr>
          <w:highlight w:val="yellow"/>
        </w:rPr>
        <w:t xml:space="preserve"> zjistit ze </w:t>
      </w:r>
      <w:proofErr w:type="spellStart"/>
      <w:r w:rsidRPr="001F6849">
        <w:rPr>
          <w:highlight w:val="yellow"/>
        </w:rPr>
        <w:t>studentskych</w:t>
      </w:r>
      <w:proofErr w:type="spellEnd"/>
      <w:r w:rsidRPr="001F6849">
        <w:rPr>
          <w:highlight w:val="yellow"/>
        </w:rPr>
        <w:t xml:space="preserve"> </w:t>
      </w:r>
      <w:proofErr w:type="spellStart"/>
      <w:r w:rsidRPr="001F6849">
        <w:rPr>
          <w:highlight w:val="yellow"/>
        </w:rPr>
        <w:t>praci</w:t>
      </w:r>
      <w:proofErr w:type="spellEnd"/>
      <w:r w:rsidRPr="001F6849">
        <w:rPr>
          <w:highlight w:val="yellow"/>
        </w:rPr>
        <w:t>)</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4C7139A4" w14:textId="0CAEE032" w:rsidR="00413905" w:rsidRPr="001F6849" w:rsidRDefault="00413905" w:rsidP="00413905">
      <w:pPr>
        <w:pStyle w:val="Normlnprvnodsazen"/>
        <w:ind w:firstLine="0"/>
        <w:divId w:val="1117915535"/>
        <w:rPr>
          <w:lang w:eastAsia="en-US"/>
        </w:rPr>
      </w:pPr>
      <w:r w:rsidRPr="001F6849">
        <w:rPr>
          <w:highlight w:val="yellow"/>
        </w:rPr>
        <w:t>#TODO – rozdělit 3D a XR, dočíst víc článků kde: Web, XR</w:t>
      </w:r>
      <w:del w:id="33" w:author="Jan Horák" w:date="2023-06-15T11:55:00Z">
        <w:r w:rsidRPr="001F6849" w:rsidDel="00BC59E7">
          <w:rPr>
            <w:highlight w:val="yellow"/>
          </w:rPr>
          <w:delText xml:space="preserve"> 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liší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5D1416C8"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Následující podkapitoly se snaží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 xml:space="preserve">představuje rozsáhlý systém dat a informací, který agreguje a </w:t>
      </w:r>
      <w:r w:rsidRPr="00573340">
        <w:rPr>
          <w:lang w:eastAsia="en-US"/>
        </w:rPr>
        <w:lastRenderedPageBreak/>
        <w:t>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Pr="00F55C43" w:rsidRDefault="00FC59D6" w:rsidP="00F55C43">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snaží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0FD7AAE0"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792292">
        <w:instrText xml:space="preserve"> ADDIN ZOTERO_ITEM CSL_CITATION {"citationID":"3CtlPLsy","properties":{"formattedCitation":"(Coltekin et al. 2020)","plainCitation":"(Coltekin et al. 2020)","noteIndex":0},"citationItems":[{"id":"H6Yv20ll/y74KWrJO","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718532B4"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0BF6449E" w:rsidR="00BA1BB7" w:rsidRPr="001F6849" w:rsidDel="00BC59E7" w:rsidRDefault="003061F0" w:rsidP="00713779">
      <w:pPr>
        <w:pStyle w:val="Caption"/>
        <w:rPr>
          <w:del w:id="60" w:author="Jan Horák" w:date="2023-06-15T11:49:00Z"/>
          <w:highlight w:val="yellow"/>
        </w:rPr>
      </w:pPr>
      <w:r w:rsidRPr="001F6849">
        <w:t xml:space="preserve">Obr. </w:t>
      </w:r>
      <w:r w:rsidRPr="001F6849">
        <w:rPr>
          <w:b w:val="0"/>
          <w:iCs w:val="0"/>
          <w:lang w:eastAsia="cs-CZ"/>
        </w:rPr>
        <w:fldChar w:fldCharType="begin"/>
      </w:r>
      <w:r w:rsidRPr="001F6849">
        <w:instrText xml:space="preserve"> SEQ Obr. \* ARABIC </w:instrText>
      </w:r>
      <w:r w:rsidRPr="001F6849">
        <w:rPr>
          <w:b w:val="0"/>
          <w:iCs w:val="0"/>
          <w:lang w:eastAsia="cs-CZ"/>
        </w:rPr>
        <w:fldChar w:fldCharType="separate"/>
      </w:r>
      <w:r w:rsidR="00BD3EFA">
        <w:rPr>
          <w:noProof/>
        </w:rPr>
        <w:t>3</w:t>
      </w:r>
      <w:r w:rsidRPr="001F6849">
        <w:rPr>
          <w:b w:val="0"/>
          <w:iCs w:val="0"/>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lang w:eastAsia="cs-CZ"/>
        </w:rPr>
        <w:fldChar w:fldCharType="separate"/>
      </w:r>
      <w:r w:rsidRPr="001F6849">
        <w:t>(LaValle 2020)</w:t>
      </w:r>
      <w:r w:rsidRPr="001F6849">
        <w:rPr>
          <w:b w:val="0"/>
          <w:iCs w:val="0"/>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vytváří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vytváří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liší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082CC3E3"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39A329E4"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792292">
        <w:instrText xml:space="preserve"> ADDIN ZOTERO_ITEM CSL_CITATION {"citationID":"1qIlQgrk","properties":{"formattedCitation":"(Coltekin et al. 2020)","plainCitation":"(Coltekin et al. 2020)","noteIndex":0},"citationItems":[{"id":"H6Yv20ll/y74KWrJO","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5EE9D1B2" w:rsidR="005B68D0" w:rsidRPr="003B1D9A"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5</w:t>
      </w:r>
      <w:r w:rsidRPr="001F6849">
        <w:fldChar w:fldCharType="end"/>
      </w:r>
      <w:r w:rsidRPr="001F6849">
        <w:t xml:space="preserve"> Dělení HMD, zdroj: </w:t>
      </w:r>
      <w:r w:rsidRPr="001F6849">
        <w:fldChar w:fldCharType="begin"/>
      </w:r>
      <w:r w:rsidR="00792292">
        <w:instrText xml:space="preserve"> ADDIN ZOTERO_ITEM CSL_CITATION {"citationID":"o3pU5io5","properties":{"formattedCitation":"(Coltekin et al. 2020)","plainCitation":"(Coltekin et al. 2020)","noteIndex":0},"citationItems":[{"id":"H6Yv20ll/y74KWrJO","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43D8A305"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kritériem jaký způsob snímání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w:t>
      </w:r>
      <w:r w:rsidR="00D26A67">
        <w:lastRenderedPageBreak/>
        <w:t xml:space="preserve">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2161CD39" w:rsidR="00B972DB" w:rsidRDefault="00B972DB" w:rsidP="00B972DB">
      <w:pPr>
        <w:pStyle w:val="Caption"/>
        <w:keepNext/>
      </w:pPr>
      <w:r>
        <w:t xml:space="preserve">Tab. </w:t>
      </w:r>
      <w:r>
        <w:fldChar w:fldCharType="begin"/>
      </w:r>
      <w:r>
        <w:instrText xml:space="preserve"> SEQ Tab. \* ARABIC </w:instrText>
      </w:r>
      <w:r>
        <w:fldChar w:fldCharType="separate"/>
      </w:r>
      <w:r w:rsidR="00FC78BE">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7CDD4FFE" w:rsidR="00AF234A" w:rsidRDefault="00C37657" w:rsidP="00AF234A">
      <w:r w:rsidRPr="00C37657">
        <w:rPr>
          <w:noProof/>
        </w:rPr>
        <w:drawing>
          <wp:inline distT="0" distB="0" distL="0" distR="0" wp14:anchorId="4D63856F" wp14:editId="07F7C1AA">
            <wp:extent cx="5579745" cy="4425315"/>
            <wp:effectExtent l="0" t="0" r="1905" b="0"/>
            <wp:docPr id="116089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79745" cy="4425315"/>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3988DB4B"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792292">
        <w:instrText xml:space="preserve"> ADDIN ZOTERO_ITEM CSL_CITATION {"citationID":"Vvs5N4QI","properties":{"formattedCitation":"(Coltekin et al. 2020)","plainCitation":"(Coltekin et al. 2020)","noteIndex":0},"citationItems":[{"id":"H6Yv20ll/y74KWrJO","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lastRenderedPageBreak/>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4A82D51" w:rsidR="00F93097" w:rsidRDefault="00F778AF" w:rsidP="00F93097">
      <w:pPr>
        <w:pStyle w:val="Normlnprvnodsazen"/>
        <w:numPr>
          <w:ilvl w:val="0"/>
          <w:numId w:val="39"/>
        </w:numPr>
        <w:rPr>
          <w:lang w:eastAsia="en-US"/>
        </w:rPr>
      </w:pPr>
      <w:r w:rsidRPr="005F5B27">
        <w:rPr>
          <w:b/>
          <w:bCs/>
          <w:lang w:eastAsia="en-US"/>
        </w:rPr>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 xml:space="preserve">. </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207DED60"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6</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10764A8D">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447124E9"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BD3EFA">
        <w:rPr>
          <w:noProof/>
        </w:rPr>
        <w:t>7</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713D2FC5"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1E2E5A19" w:rsidR="001100A3" w:rsidRDefault="001100A3" w:rsidP="001100A3">
      <w:pPr>
        <w:pStyle w:val="Caption"/>
      </w:pPr>
      <w:r>
        <w:t xml:space="preserve">Obr. </w:t>
      </w:r>
      <w:r>
        <w:fldChar w:fldCharType="begin"/>
      </w:r>
      <w:r>
        <w:instrText xml:space="preserve"> SEQ Obr. \* ARABIC </w:instrText>
      </w:r>
      <w:r>
        <w:fldChar w:fldCharType="separate"/>
      </w:r>
      <w:r w:rsidR="00BD3EFA">
        <w:rPr>
          <w:noProof/>
        </w:rPr>
        <w:t>8</w:t>
      </w:r>
      <w:r>
        <w:fldChar w:fldCharType="end"/>
      </w:r>
      <w:r>
        <w:t xml:space="preserve"> Vybrané příklady řešení interakce ve VP. </w:t>
      </w:r>
      <w:r w:rsidR="0093570D">
        <w:t xml:space="preserve">zdroj: </w:t>
      </w:r>
      <w:r w:rsidR="0093570D">
        <w:fldChar w:fldCharType="begin"/>
      </w:r>
      <w:r w:rsidR="0093570D">
        <w:instrText xml:space="preserve"> ADDIN ZOTERO_ITEM CSL_CITATION {"citationID":"kpNWpLw1","properties":{"formattedCitation":"(Mozzila Corporation 2023; Ravasz 2019)","plainCitation":"(Mozzila Corporation 2023;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93570D" w:rsidRPr="0093570D">
        <w:t>(Mozzila Corporation 2023; Ravasz 2019)</w:t>
      </w:r>
      <w:r w:rsidR="0093570D">
        <w:fldChar w:fldCharType="end"/>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tvoří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lastRenderedPageBreak/>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objekt vytváří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r>
        <w:rPr>
          <w:lang w:val="en-US"/>
        </w:rPr>
        <w:t>vytv</w:t>
      </w:r>
      <w:r>
        <w:t>áří</w:t>
      </w:r>
      <w:proofErr w:type="spell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37860F79"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9</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w:t>
      </w:r>
      <w:r>
        <w:rPr>
          <w:lang w:eastAsia="en-US"/>
        </w:rPr>
        <w:lastRenderedPageBreak/>
        <w:t xml:space="preserve">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Problém pro VR systémy tvoří 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stačí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120Hz.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707A55E2"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r w:rsidRPr="001F6849">
        <w:t>vekce</w:t>
      </w:r>
      <w:proofErr w:type="spell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lastRenderedPageBreak/>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1D979872" w14:textId="06135C6B" w:rsidR="006E3574" w:rsidRPr="001F6849" w:rsidRDefault="00186AD4" w:rsidP="00331DCE">
      <w:pPr>
        <w:pStyle w:val="Normlnprvnodsazen"/>
      </w:pPr>
      <w:r w:rsidRPr="001F6849">
        <w:t xml:space="preserve">V kontextu kartografie je problematika v konfliktu s konceptem měřítka, jelikož v tradiční 2D kartografii je jednoznačně možné říct jaké měřítko jaká vizualizace (mapa) má, kdežto v případě 3D map či virtuálních prostředí </w:t>
      </w:r>
      <w:r w:rsidR="00331DCE" w:rsidRPr="001F6849">
        <w:t xml:space="preserve">se odborná literatura není schopná shodnout zdali 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Bandrova, Bonchev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3B99A5B1">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23D30A79"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10</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lastRenderedPageBreak/>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2777AB2B"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11</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4674482E" w14:textId="713A4B4B" w:rsidR="00AB45B4" w:rsidRDefault="00AB45B4" w:rsidP="00331DCE">
      <w:pPr>
        <w:pStyle w:val="Normlnprvnodsazen"/>
      </w:pPr>
      <w:r w:rsidRPr="001F6849">
        <w:t xml:space="preserve">Jako důležitou problematiku zmiňuje </w:t>
      </w:r>
      <w:r w:rsidRPr="001F6849">
        <w:fldChar w:fldCharType="begin"/>
      </w:r>
      <w:r w:rsidR="00792292">
        <w:instrText xml:space="preserve"> ADDIN ZOTERO_ITEM CSL_CITATION {"citationID":"pyYXfhhk","properties":{"formattedCitation":"(Coltekin et al. 2020)","plainCitation":"(Coltekin et al. 2020)","noteIndex":0},"citationItems":[{"id":"H6Yv20ll/y74KWrJO","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792292">
        <w:instrText xml:space="preserve"> ADDIN ZOTERO_ITEM CSL_CITATION {"citationID":"cz6cyLsT","properties":{"formattedCitation":"(Coltekin et al. 2020)","plainCitation":"(Coltekin et al. 2020)","noteIndex":0},"citationItems":[{"id":"H6Yv20ll/y74KWrJO","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1"/>
                    <a:stretch>
                      <a:fillRect/>
                    </a:stretch>
                  </pic:blipFill>
                  <pic:spPr>
                    <a:xfrm>
                      <a:off x="0" y="0"/>
                      <a:ext cx="5579745" cy="3993515"/>
                    </a:xfrm>
                    <a:prstGeom prst="rect">
                      <a:avLst/>
                    </a:prstGeom>
                  </pic:spPr>
                </pic:pic>
              </a:graphicData>
            </a:graphic>
          </wp:inline>
        </w:drawing>
      </w:r>
    </w:p>
    <w:p w14:paraId="00AB9F73" w14:textId="33F5541C" w:rsidR="00B2682C" w:rsidRPr="001F6849" w:rsidRDefault="00B2682C" w:rsidP="00B2682C">
      <w:pPr>
        <w:pStyle w:val="Caption"/>
      </w:pPr>
      <w:r>
        <w:t xml:space="preserve">Obr. </w:t>
      </w:r>
      <w:r>
        <w:fldChar w:fldCharType="begin"/>
      </w:r>
      <w:r>
        <w:instrText xml:space="preserve"> SEQ Obr. \* ARABIC </w:instrText>
      </w:r>
      <w:r>
        <w:fldChar w:fldCharType="separate"/>
      </w:r>
      <w:r w:rsidR="00BD3EFA">
        <w:rPr>
          <w:noProof/>
        </w:rPr>
        <w:t>12</w:t>
      </w:r>
      <w:r>
        <w:fldChar w:fldCharType="end"/>
      </w:r>
      <w:r>
        <w:t xml:space="preserve"> </w:t>
      </w:r>
      <w:r w:rsidR="00B71937">
        <w:t xml:space="preserve">Klasifikace 3D vizualizací, na </w:t>
      </w:r>
      <w:proofErr w:type="spellStart"/>
      <w:r w:rsidR="00B71937">
        <w:t>zaákldě</w:t>
      </w:r>
      <w:proofErr w:type="spellEnd"/>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585DA9F9" w:rsidR="00054069" w:rsidRPr="001F6849" w:rsidRDefault="000B14FA" w:rsidP="004A11B2">
      <w:pPr>
        <w:pStyle w:val="Normlnprvnodsazen"/>
      </w:pPr>
      <w:r w:rsidRPr="001F6849">
        <w:lastRenderedPageBreak/>
        <w:t xml:space="preserve">Další z problematik je pak tvorba virtuálního obsahu. Vytvoření obsahu s vysokým LOD a LOR zahrnuje řadu komplexních operací </w:t>
      </w:r>
      <w:r w:rsidRPr="001F6849">
        <w:fldChar w:fldCharType="begin"/>
      </w:r>
      <w:r w:rsidR="00792292">
        <w:instrText xml:space="preserve"> ADDIN ZOTERO_ITEM CSL_CITATION {"citationID":"Qk91xJhn","properties":{"formattedCitation":"(Coltekin et al. 2020)","plainCitation":"(Coltekin et al. 2020)","noteIndex":0},"citationItems":[{"id":"H6Yv20ll/y74KWrJO","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Za hlavní úskalí se považuje kombinace množství vstupních dat (</w:t>
      </w:r>
      <w:proofErr w:type="spellStart"/>
      <w:r w:rsidRPr="001F6849">
        <w:t>LiDAR</w:t>
      </w:r>
      <w:proofErr w:type="spellEnd"/>
      <w:r w:rsidRPr="001F6849">
        <w:t xml:space="preserve">, tomografie, </w:t>
      </w:r>
      <w:proofErr w:type="spellStart"/>
      <w:r w:rsidRPr="001F6849">
        <w:t>sterofotogrametrie</w:t>
      </w:r>
      <w:proofErr w:type="spellEnd"/>
      <w:r w:rsidRPr="001F6849">
        <w:t xml:space="preserv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Default="00253E9C" w:rsidP="00253E9C">
      <w:pPr>
        <w:pStyle w:val="Heading3"/>
      </w:pPr>
      <w:r>
        <w:t>Datové modely a formáty</w:t>
      </w:r>
    </w:p>
    <w:p w14:paraId="3F63D5BF" w14:textId="0CD5F2F8" w:rsidR="006C458C" w:rsidRDefault="004B36EC" w:rsidP="006C458C">
      <w:pPr>
        <w:pStyle w:val="Normlnprvnodsazen"/>
      </w:pPr>
      <w:r>
        <w:t xml:space="preserve">Pokud má virtuální realita zobrazovat realitu </w:t>
      </w:r>
      <w:r w:rsidR="001309C1">
        <w:t>skutečnou,</w:t>
      </w:r>
      <w:r>
        <w:t xml:space="preserve"> a to v různých úrovních abstrakce, je pravidlem, že data 3D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rsidR="000A08D9" w:rsidRPr="00932527">
        <w:rPr>
          <w:highlight w:val="yellow"/>
        </w:rPr>
        <w:t xml:space="preserve">možnosti uchovat informaci o </w:t>
      </w:r>
      <w:proofErr w:type="spellStart"/>
      <w:r w:rsidR="000A08D9" w:rsidRPr="00932527">
        <w:rPr>
          <w:highlight w:val="yellow"/>
        </w:rPr>
        <w:t>geolokalizaci</w:t>
      </w:r>
      <w:proofErr w:type="spellEnd"/>
      <w:r>
        <w:t>, 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3D geografickou vizualizaci </w:t>
      </w:r>
      <w:r w:rsidR="000A08D9">
        <w:t>mnoho budou</w:t>
      </w:r>
      <w:r w:rsidR="00153841">
        <w:t xml:space="preserve"> pro analýzu budou vybrány pouze </w:t>
      </w:r>
      <w:r w:rsidR="00D947C0">
        <w:t>relevantní pro tuto práci</w:t>
      </w:r>
      <w:r w:rsidR="00153841">
        <w:t xml:space="preserve">. </w:t>
      </w:r>
      <w:r w:rsidR="000A08D9">
        <w:t xml:space="preserve">Z nich pak budou vybráni kandidáti pro tvorbu pilotní aplikace, kteří budou podrobněji popsáni. </w:t>
      </w:r>
      <w:r w:rsidR="00CB71DF" w:rsidRPr="00CB71DF">
        <w:rPr>
          <w:highlight w:val="yellow"/>
          <w:lang w:val="en-US"/>
        </w:rPr>
        <w:t xml:space="preserve">#TODO – </w:t>
      </w:r>
      <w:proofErr w:type="spellStart"/>
      <w:r w:rsidR="00CB71DF" w:rsidRPr="00CB71DF">
        <w:rPr>
          <w:highlight w:val="yellow"/>
          <w:lang w:val="en-US"/>
        </w:rPr>
        <w:t>zminit</w:t>
      </w:r>
      <w:proofErr w:type="spellEnd"/>
      <w:r w:rsidR="00CB71DF" w:rsidRPr="00CB71DF">
        <w:rPr>
          <w:highlight w:val="yellow"/>
          <w:lang w:val="en-US"/>
        </w:rPr>
        <w:t xml:space="preserve"> </w:t>
      </w:r>
      <w:proofErr w:type="spellStart"/>
      <w:r w:rsidR="00CB71DF" w:rsidRPr="00CB71DF">
        <w:rPr>
          <w:highlight w:val="yellow"/>
          <w:lang w:val="en-US"/>
        </w:rPr>
        <w:t>geoformaty</w:t>
      </w:r>
      <w:proofErr w:type="spellEnd"/>
      <w:r w:rsidR="00CB71DF" w:rsidRPr="00CB71DF">
        <w:rPr>
          <w:highlight w:val="yellow"/>
          <w:lang w:val="en-US"/>
        </w:rPr>
        <w:t xml:space="preserve">, ale </w:t>
      </w:r>
      <w:proofErr w:type="spellStart"/>
      <w:r w:rsidR="00CB71DF" w:rsidRPr="00CB71DF">
        <w:rPr>
          <w:highlight w:val="yellow"/>
          <w:lang w:val="en-US"/>
        </w:rPr>
        <w:t>nejit</w:t>
      </w:r>
      <w:proofErr w:type="spellEnd"/>
      <w:r w:rsidR="00CB71DF" w:rsidRPr="00CB71DF">
        <w:rPr>
          <w:highlight w:val="yellow"/>
          <w:lang w:val="en-US"/>
        </w:rPr>
        <w:t xml:space="preserve"> </w:t>
      </w:r>
      <w:proofErr w:type="spellStart"/>
      <w:r w:rsidR="00CB71DF" w:rsidRPr="00CB71DF">
        <w:rPr>
          <w:highlight w:val="yellow"/>
          <w:lang w:val="en-US"/>
        </w:rPr>
        <w:t>moc</w:t>
      </w:r>
      <w:proofErr w:type="spellEnd"/>
      <w:r w:rsidR="00CB71DF" w:rsidRPr="00CB71DF">
        <w:rPr>
          <w:highlight w:val="yellow"/>
          <w:lang w:val="en-US"/>
        </w:rPr>
        <w:t xml:space="preserve"> </w:t>
      </w:r>
      <w:proofErr w:type="spellStart"/>
      <w:r w:rsidR="00CB71DF" w:rsidRPr="00CB71DF">
        <w:rPr>
          <w:highlight w:val="yellow"/>
          <w:lang w:val="en-US"/>
        </w:rPr>
        <w:t>podrobn</w:t>
      </w:r>
      <w:proofErr w:type="spellEnd"/>
      <w:r w:rsidR="00CB71DF" w:rsidRPr="00CB71DF">
        <w:rPr>
          <w:highlight w:val="yellow"/>
        </w:rPr>
        <w:t xml:space="preserve">ě, hlavně </w:t>
      </w:r>
      <w:proofErr w:type="spellStart"/>
      <w:r w:rsidR="00CB71DF" w:rsidRPr="00CB71DF">
        <w:rPr>
          <w:highlight w:val="yellow"/>
        </w:rPr>
        <w:t>gltf</w:t>
      </w:r>
      <w:proofErr w:type="spellEnd"/>
    </w:p>
    <w:p w14:paraId="4C75D8DA" w14:textId="6F9B99B0" w:rsidR="006C458C" w:rsidRDefault="006C458C" w:rsidP="006C458C">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59AAF2AE" w14:textId="27371812" w:rsidR="00E86C62" w:rsidRPr="00932527" w:rsidRDefault="006C458C" w:rsidP="006C458C">
      <w:pPr>
        <w:pStyle w:val="Normlnprvnodsazen"/>
        <w:rPr>
          <w:lang w:val="en-US"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JPG pro 3D</w:t>
      </w:r>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3D scén. Může být ve dvou formách – jakožto binární balík </w:t>
      </w:r>
      <w:r w:rsidRPr="001F6849">
        <w:rPr>
          <w:i/>
          <w:iCs/>
          <w:lang w:eastAsia="en-US"/>
        </w:rPr>
        <w:t>.</w:t>
      </w:r>
      <w:proofErr w:type="spellStart"/>
      <w:r w:rsidRPr="001F6849">
        <w:rPr>
          <w:i/>
          <w:iCs/>
          <w:lang w:eastAsia="en-US"/>
        </w:rPr>
        <w:t>glb</w:t>
      </w:r>
      <w:proofErr w:type="spell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w:t>
      </w:r>
      <w:proofErr w:type="spellStart"/>
      <w:r w:rsidRPr="001F6849">
        <w:rPr>
          <w:i/>
          <w:iCs/>
          <w:lang w:eastAsia="en-US"/>
        </w:rPr>
        <w:t>webP</w:t>
      </w:r>
      <w:proofErr w:type="spell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31CE7D55" w:rsidR="006C458C" w:rsidRDefault="006C458C" w:rsidP="006C458C">
      <w:pPr>
        <w:pStyle w:val="Normlnprvnodsazen"/>
        <w:rPr>
          <w:lang w:eastAsia="en-US"/>
        </w:rPr>
      </w:pPr>
      <w:r>
        <w:rPr>
          <w:lang w:eastAsia="en-US"/>
        </w:rPr>
        <w:t xml:space="preserve">V kontextu geoprostorových dat, </w:t>
      </w:r>
      <w:proofErr w:type="spellStart"/>
      <w:r>
        <w:rPr>
          <w:lang w:eastAsia="en-US"/>
        </w:rPr>
        <w:t>gltf</w:t>
      </w:r>
      <w:proofErr w:type="spellEnd"/>
      <w:r>
        <w:rPr>
          <w:lang w:eastAsia="en-US"/>
        </w:rPr>
        <w:t xml:space="preserve"> obsahuje 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GLTF je schopen obsáhnout kompletní 3D scénu se všemi komponenty </w:t>
      </w:r>
      <w:r w:rsidRPr="007A18E9">
        <w:rPr>
          <w:highlight w:val="yellow"/>
          <w:lang w:eastAsia="en-US"/>
        </w:rPr>
        <w:t>(viz. kap. X)</w:t>
      </w:r>
      <w:r>
        <w:rPr>
          <w:lang w:eastAsia="en-US"/>
        </w:rPr>
        <w:t xml:space="preserve">. </w:t>
      </w:r>
    </w:p>
    <w:p w14:paraId="331963EA" w14:textId="77777777" w:rsidR="006C458C" w:rsidRDefault="006C458C" w:rsidP="006C458C">
      <w:pPr>
        <w:pStyle w:val="Normlnprvnodsazen"/>
        <w:rPr>
          <w:lang w:eastAsia="en-US"/>
        </w:rPr>
      </w:pPr>
      <w:r>
        <w:rPr>
          <w:lang w:eastAsia="en-US"/>
        </w:rPr>
        <w:t xml:space="preserve">Pro velké objemy primárně geografických dat v 3D scénách vytvořila firma Cesium formát 3D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Pr="00615C3B">
        <w:rPr>
          <w:highlight w:val="yellow"/>
          <w:lang w:eastAsia="en-US"/>
        </w:rPr>
        <w:t xml:space="preserve">dětských </w:t>
      </w:r>
      <w:proofErr w:type="spellStart"/>
      <w:r w:rsidRPr="00615C3B">
        <w:rPr>
          <w:highlight w:val="yellow"/>
          <w:lang w:eastAsia="en-US"/>
        </w:rPr>
        <w:t>nódů</w:t>
      </w:r>
      <w:proofErr w:type="spellEnd"/>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Obdobným formátem jako 3D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xml:space="preserve">), </w:t>
      </w:r>
      <w:r>
        <w:rPr>
          <w:lang w:eastAsia="en-US"/>
        </w:rPr>
        <w:lastRenderedPageBreak/>
        <w:t>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10C4F004" w14:textId="1F60B300" w:rsidR="0087744F" w:rsidRPr="00153841" w:rsidRDefault="0087744F" w:rsidP="0087744F">
      <w:pPr>
        <w:pStyle w:val="Caption"/>
        <w:keepNext/>
      </w:pPr>
      <w:r>
        <w:t xml:space="preserve">Tab. </w:t>
      </w:r>
      <w:r>
        <w:fldChar w:fldCharType="begin"/>
      </w:r>
      <w:r>
        <w:instrText xml:space="preserve"> SEQ Tab. \* ARABIC </w:instrText>
      </w:r>
      <w:r>
        <w:fldChar w:fldCharType="separate"/>
      </w:r>
      <w:r w:rsidR="00FC78BE">
        <w:rPr>
          <w:noProof/>
        </w:rPr>
        <w:t>2</w:t>
      </w:r>
      <w:r>
        <w:fldChar w:fldCharType="end"/>
      </w:r>
      <w:r>
        <w:t xml:space="preserve"> </w:t>
      </w:r>
      <w:r w:rsidR="00153841">
        <w:t>Seznam relevantní</w:t>
      </w:r>
      <w:r>
        <w:t xml:space="preserve"> datových formátů umožňující 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854"/>
        <w:gridCol w:w="1888"/>
        <w:gridCol w:w="1706"/>
        <w:gridCol w:w="1816"/>
        <w:gridCol w:w="507"/>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Formát</w:t>
            </w:r>
            <w:proofErr w:type="spellEnd"/>
            <w:r w:rsidRPr="0087744F">
              <w:rPr>
                <w:rFonts w:eastAsia="Times New Roman" w:cs="Arial"/>
                <w:b/>
                <w:bCs/>
                <w:sz w:val="20"/>
                <w:szCs w:val="20"/>
                <w:lang w:val="en-US"/>
              </w:rPr>
              <w:t xml:space="preserve"> </w:t>
            </w:r>
            <w:proofErr w:type="spellStart"/>
            <w:r w:rsidRPr="0087744F">
              <w:rPr>
                <w:rFonts w:eastAsia="Times New Roman" w:cs="Arial"/>
                <w:b/>
                <w:bCs/>
                <w:sz w:val="20"/>
                <w:szCs w:val="20"/>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slpk</w:t>
            </w:r>
            <w:proofErr w:type="spellEnd"/>
            <w:r w:rsidRPr="0087744F">
              <w:rPr>
                <w:rFonts w:eastAsia="Times New Roman" w:cs="Arial"/>
                <w:sz w:val="20"/>
                <w:szCs w:val="20"/>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WebGIS</w:t>
            </w:r>
            <w:proofErr w:type="spellEnd"/>
            <w:r w:rsidRPr="0087744F">
              <w:rPr>
                <w:rFonts w:eastAsia="Times New Roman" w:cs="Arial"/>
                <w:sz w:val="20"/>
                <w:szCs w:val="20"/>
                <w:lang w:val="en-US"/>
              </w:rPr>
              <w:t xml:space="preserve"> / </w:t>
            </w: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staveb</w:t>
            </w:r>
            <w:proofErr w:type="spellEnd"/>
            <w:r w:rsidRPr="0087744F">
              <w:rPr>
                <w:rFonts w:eastAsia="Times New Roman" w:cs="Arial"/>
                <w:sz w:val="20"/>
                <w:szCs w:val="20"/>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Shapefile - Polygon Z</w:t>
            </w:r>
            <w:r>
              <w:rPr>
                <w:rFonts w:eastAsia="Times New Roman" w:cs="Arial"/>
                <w:sz w:val="20"/>
                <w:szCs w:val="20"/>
                <w:lang w:val="en-US"/>
              </w:rPr>
              <w:t xml:space="preserve"> / </w:t>
            </w:r>
            <w:proofErr w:type="spellStart"/>
            <w:r>
              <w:rPr>
                <w:rFonts w:eastAsia="Times New Roman" w:cs="Arial"/>
                <w:sz w:val="20"/>
                <w:szCs w:val="20"/>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w:t>
            </w:r>
            <w:proofErr w:type="spellStart"/>
            <w:r w:rsidRPr="0087744F">
              <w:rPr>
                <w:rFonts w:eastAsia="Times New Roman" w:cs="Arial"/>
                <w:sz w:val="20"/>
                <w:szCs w:val="20"/>
                <w:lang w:val="en-US"/>
              </w:rPr>
              <w:t>AutoDesk</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lTF</w:t>
            </w:r>
            <w:proofErr w:type="spellEnd"/>
            <w:r w:rsidRPr="0087744F">
              <w:rPr>
                <w:rFonts w:eastAsia="Times New Roman" w:cs="Arial"/>
                <w:sz w:val="20"/>
                <w:szCs w:val="20"/>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JSON, </w:t>
            </w:r>
            <w:proofErr w:type="spellStart"/>
            <w:r w:rsidRPr="0087744F">
              <w:rPr>
                <w:rFonts w:eastAsia="Times New Roman" w:cs="Arial"/>
                <w:sz w:val="20"/>
                <w:szCs w:val="20"/>
                <w:lang w:val="en-US"/>
              </w:rPr>
              <w:t>Binár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glb</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netCDF</w:t>
            </w:r>
            <w:proofErr w:type="spellEnd"/>
            <w:r w:rsidRPr="0087744F">
              <w:rPr>
                <w:rFonts w:eastAsia="Times New Roman" w:cs="Arial"/>
                <w:sz w:val="20"/>
                <w:szCs w:val="20"/>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FBX (</w:t>
            </w:r>
            <w:proofErr w:type="spellStart"/>
            <w:r w:rsidRPr="0087744F">
              <w:rPr>
                <w:rFonts w:eastAsia="Times New Roman" w:cs="Arial"/>
                <w:sz w:val="20"/>
                <w:szCs w:val="20"/>
                <w:lang w:val="en-US"/>
              </w:rPr>
              <w:t>Filmbox</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bl>
    <w:p w14:paraId="75A32ADB" w14:textId="77777777" w:rsidR="0087744F" w:rsidRDefault="0087744F" w:rsidP="0087744F"/>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 xml:space="preserve">Za účelem úspěšné práce s 3D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viz .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lastRenderedPageBreak/>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3D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3D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6D890B08" w14:textId="5814BD8A" w:rsidR="008812DD" w:rsidRDefault="00EE12F5" w:rsidP="00EE12F5">
      <w:pPr>
        <w:pStyle w:val="Caption"/>
      </w:pPr>
      <w:r>
        <w:t xml:space="preserve">Obr. </w:t>
      </w:r>
      <w:r>
        <w:fldChar w:fldCharType="begin"/>
      </w:r>
      <w:r>
        <w:instrText xml:space="preserve"> SEQ Obr. \* ARABIC </w:instrText>
      </w:r>
      <w:r>
        <w:fldChar w:fldCharType="separate"/>
      </w:r>
      <w:r w:rsidR="00BD3EFA">
        <w:rPr>
          <w:noProof/>
        </w:rPr>
        <w:t>13</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10910C53" w14:textId="7AEA26FA" w:rsidR="00B1180A" w:rsidRPr="00B1180A" w:rsidRDefault="00B1180A" w:rsidP="00B1180A"/>
    <w:p w14:paraId="2F87E04E" w14:textId="6CED18BB" w:rsidR="002C3253" w:rsidRDefault="002C3253" w:rsidP="002C3253">
      <w:pPr>
        <w:pStyle w:val="Heading3"/>
      </w:pPr>
      <w:r>
        <w:lastRenderedPageBreak/>
        <w:t>Komponenty 3D vizualizace</w:t>
      </w:r>
    </w:p>
    <w:p w14:paraId="4E405B11" w14:textId="2F526153" w:rsidR="002C3253" w:rsidRPr="002C3253" w:rsidRDefault="002C3253" w:rsidP="002C3253">
      <w:pPr>
        <w:rPr>
          <w:lang w:eastAsia="cs-CZ"/>
        </w:rPr>
      </w:pPr>
      <w:r>
        <w:rPr>
          <w:lang w:eastAsia="cs-CZ"/>
        </w:rPr>
        <w:t xml:space="preserve">Systémy umožňující 3D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snaží o obecný popis klíčových komponent pro tvorbu 3D scény. </w:t>
      </w:r>
    </w:p>
    <w:p w14:paraId="0218088D" w14:textId="77777777" w:rsidR="00EF0008" w:rsidRDefault="00D81069" w:rsidP="00B71937">
      <w:pPr>
        <w:pStyle w:val="Normlnprvnodsazen"/>
      </w:pPr>
      <w:r w:rsidRPr="00B71937">
        <w:rPr>
          <w:b/>
          <w:bCs/>
        </w:rPr>
        <w:t>Scéna:</w:t>
      </w:r>
      <w:r>
        <w:t xml:space="preserve"> </w:t>
      </w:r>
      <w:r w:rsidRPr="00D81069">
        <w:t>Scéna je jedním z klíčových prvků virtuální reality a 3D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3D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tvoří.</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3" cstate="print">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5"/>
                    <a:stretch>
                      <a:fillRect/>
                    </a:stretch>
                  </pic:blipFill>
                  <pic:spPr>
                    <a:xfrm>
                      <a:off x="0" y="0"/>
                      <a:ext cx="2671063" cy="1939387"/>
                    </a:xfrm>
                    <a:prstGeom prst="rect">
                      <a:avLst/>
                    </a:prstGeom>
                  </pic:spPr>
                </pic:pic>
              </a:graphicData>
            </a:graphic>
          </wp:inline>
        </w:drawing>
      </w:r>
    </w:p>
    <w:p w14:paraId="62B42586" w14:textId="30726660" w:rsidR="00D81069" w:rsidRDefault="00D81069" w:rsidP="00D81069">
      <w:pPr>
        <w:pStyle w:val="Caption"/>
      </w:pPr>
      <w:r w:rsidRPr="00DA6E08">
        <w:rPr>
          <w:highlight w:val="yellow"/>
        </w:rPr>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BD3EFA">
        <w:rPr>
          <w:noProof/>
          <w:highlight w:val="yellow"/>
        </w:rPr>
        <w:t>14</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r w:rsidR="00DA6E08" w:rsidRPr="00DA6E08">
        <w:t xml:space="preserve">vytváří scénu s iluzí hloubky. Objekty vzdálenější od kamery jsou zobrazovány </w:t>
      </w:r>
      <w:r w:rsidR="00E62FF5" w:rsidRPr="00DA6E08">
        <w:t>menší</w:t>
      </w:r>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r w:rsidRPr="0064106A">
        <w:rPr>
          <w:i/>
          <w:iCs/>
        </w:rPr>
        <w:t>FOV -</w:t>
      </w:r>
      <w:r>
        <w:t xml:space="preserve"> </w:t>
      </w:r>
      <w:proofErr w:type="spellStart"/>
      <w:r w:rsidRPr="0064106A">
        <w:rPr>
          <w:i/>
          <w:iCs/>
        </w:rPr>
        <w:t>field</w:t>
      </w:r>
      <w:proofErr w:type="spell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proofErr w:type="spellStart"/>
      <w:r w:rsidRPr="0064106A">
        <w:rPr>
          <w:b/>
          <w:bCs/>
        </w:rPr>
        <w:lastRenderedPageBreak/>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5C992971"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BD3EFA">
        <w:rPr>
          <w:noProof/>
        </w:rPr>
        <w:t>15</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668EFCCE" w:rsidR="0078088F" w:rsidRPr="00BD3EFA" w:rsidRDefault="00D81069" w:rsidP="003B280C">
      <w:pPr>
        <w:pStyle w:val="Normlnprvnodsazen"/>
        <w:rPr>
          <w:lang w:val="en-US"/>
        </w:rPr>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Způsob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p>
    <w:p w14:paraId="4D0B9C39" w14:textId="77777777" w:rsidR="00BD3EFA" w:rsidRDefault="00BD3EFA" w:rsidP="00BD3EFA">
      <w:pPr>
        <w:pStyle w:val="Normlnprvnodsazen"/>
        <w:keepNext/>
        <w:ind w:firstLine="0"/>
      </w:pPr>
      <w:r>
        <w:rPr>
          <w:noProof/>
        </w:rPr>
        <w:lastRenderedPageBreak/>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6ECF460C"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Pr>
          <w:noProof/>
        </w:rPr>
        <w:t>16</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4368C3DB" w:rsidR="007E3F0A"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p>
    <w:p w14:paraId="5084C922" w14:textId="77BA36A2" w:rsidR="00D81069" w:rsidRDefault="00D81069" w:rsidP="00FA2F48">
      <w:pPr>
        <w:pStyle w:val="Normlnprvnodsazen"/>
      </w:pPr>
      <w:r w:rsidRPr="00D81069">
        <w:rPr>
          <w:b/>
          <w:bCs/>
        </w:rPr>
        <w:t>Osvětlení:</w:t>
      </w:r>
      <w:r>
        <w:t xml:space="preserve"> Osvětlení ovlivňuj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bod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3BB41C07" w14:textId="7A8BAECA" w:rsidR="00B358A5" w:rsidRPr="00BC581D" w:rsidRDefault="006168A6" w:rsidP="00BC581D">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1F514AD" w14:textId="582C77F0" w:rsidR="00B71937" w:rsidRPr="00B71937" w:rsidRDefault="00B358A5" w:rsidP="00B71937">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kdy pro každý zdroj světa, který vytváří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 xml:space="preserve">(three.js </w:t>
      </w:r>
      <w:r w:rsidRPr="00B358A5">
        <w:lastRenderedPageBreak/>
        <w:t>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t>shadows</w:t>
      </w:r>
      <w:proofErr w:type="spellEnd"/>
      <w:r w:rsidR="00BC581D">
        <w:t xml:space="preserve"> </w:t>
      </w:r>
      <w:proofErr w:type="spellStart"/>
      <w:r w:rsidR="00BC581D">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aj..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Vytvoření 3D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69C1BE05" w14:textId="557B35E6" w:rsidR="00A479E6" w:rsidRDefault="00642A9C" w:rsidP="002656D4">
      <w:pPr>
        <w:pStyle w:val="Heading2"/>
        <w:rPr>
          <w:lang w:val="cs-CZ"/>
        </w:rPr>
      </w:pPr>
      <w:r>
        <w:rPr>
          <w:lang w:val="cs-CZ"/>
        </w:rPr>
        <w:t>Taxonomie technologií</w:t>
      </w:r>
    </w:p>
    <w:p w14:paraId="1515D1B4" w14:textId="5A874305" w:rsidR="00007055" w:rsidRDefault="00D90163" w:rsidP="00976012">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Rhinoceros 3D</w:t>
      </w:r>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5C71F6BA" w:rsidR="00B95DF6" w:rsidRPr="006C458C"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snaží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 jedná se však o nový produkt stále ve vývoji, jelikož samotné </w:t>
      </w:r>
      <w:proofErr w:type="spellStart"/>
      <w:r w:rsidR="002F5A56">
        <w:t>WebXR</w:t>
      </w:r>
      <w:proofErr w:type="spellEnd"/>
      <w:r w:rsidR="002F5A56">
        <w:t xml:space="preserve"> API je stále novou specifikací. </w:t>
      </w:r>
    </w:p>
    <w:p w14:paraId="3AF052DC" w14:textId="14428AD5" w:rsidR="004D6387" w:rsidRPr="00A31642" w:rsidRDefault="004D6387" w:rsidP="00007055">
      <w:pPr>
        <w:pStyle w:val="Normlnprvnodsazen"/>
        <w:rPr>
          <w:lang w:val="en-US"/>
        </w:rPr>
      </w:pP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4982D31A"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BD3EFA">
        <w:rPr>
          <w:noProof/>
        </w:rPr>
        <w:t>17</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4F5ADE9A"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18</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6B7FB5AD" w:rsidR="00637A27" w:rsidRPr="00637A27" w:rsidRDefault="00637A27" w:rsidP="00637A27">
      <w:pPr>
        <w:pStyle w:val="Caption"/>
      </w:pPr>
      <w:r>
        <w:t xml:space="preserve">Obr. </w:t>
      </w:r>
      <w:r>
        <w:fldChar w:fldCharType="begin"/>
      </w:r>
      <w:r>
        <w:instrText xml:space="preserve"> SEQ Obr. \* ARABIC </w:instrText>
      </w:r>
      <w:r>
        <w:fldChar w:fldCharType="separate"/>
      </w:r>
      <w:r w:rsidR="00BD3EFA">
        <w:rPr>
          <w:noProof/>
        </w:rPr>
        <w:t>19</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696C140F" w14:textId="335C42DA" w:rsidR="001937BB" w:rsidRPr="00F55C43" w:rsidRDefault="00EC09D9" w:rsidP="001937BB">
      <w:pPr>
        <w:rPr>
          <w:lang w:val="en-US"/>
        </w:rPr>
      </w:pPr>
      <w:r w:rsidRPr="00642A9C">
        <w:rPr>
          <w:highlight w:val="yellow"/>
        </w:rPr>
        <w:t>Obr. X a Obr. X</w:t>
      </w:r>
      <w:r>
        <w:t xml:space="preserve"> podávají obecný přehled o ekosystému technologií, kterých je třeba pro vykreslování 3D grafiky a tvorby virtuálních prostředí na webu. </w:t>
      </w:r>
    </w:p>
    <w:p w14:paraId="528F9BA2" w14:textId="0BDFAEED" w:rsidR="00F80471" w:rsidRPr="00F80471" w:rsidRDefault="00E364D4" w:rsidP="00F80471">
      <w:pPr>
        <w:pStyle w:val="Heading2"/>
        <w:rPr>
          <w:lang w:val="cs-CZ"/>
        </w:rPr>
      </w:pPr>
      <w:r w:rsidRPr="001F6849">
        <w:rPr>
          <w:lang w:val="cs-CZ"/>
        </w:rPr>
        <w:lastRenderedPageBreak/>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slouží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48F399C1"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20</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36B4412E"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3D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w:t>
      </w:r>
      <w:r w:rsidR="007F7BCF" w:rsidRPr="001F6849">
        <w:rPr>
          <w:bCs/>
          <w:i/>
          <w:iCs/>
        </w:rPr>
        <w:lastRenderedPageBreak/>
        <w:t>Systems</w:t>
      </w:r>
      <w:r w:rsidR="007F7BCF" w:rsidRPr="001F6849">
        <w:rPr>
          <w:rStyle w:val="FootnoteReference"/>
          <w:bCs/>
          <w:i/>
          <w:iCs/>
        </w:rPr>
        <w:footnoteReference w:id="1"/>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2"/>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lastRenderedPageBreak/>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42692FAC" w14:textId="39E44791" w:rsidR="001A2401" w:rsidRDefault="001A2401" w:rsidP="001A2401">
      <w:pPr>
        <w:pStyle w:val="Normlnprvnodsazen"/>
        <w:ind w:firstLine="0"/>
        <w:rPr>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E934AE6" w14:textId="31BE3091" w:rsidR="00672AF9" w:rsidRPr="00672AF9" w:rsidRDefault="00672AF9" w:rsidP="001A2401">
      <w:pPr>
        <w:pStyle w:val="Normlnprvnodsazen"/>
        <w:ind w:firstLine="0"/>
        <w:rPr>
          <w:bCs/>
        </w:rPr>
      </w:pPr>
      <w:r w:rsidRPr="00672AF9">
        <w:rPr>
          <w:bCs/>
          <w:highlight w:val="yellow"/>
        </w:rPr>
        <w:t xml:space="preserve">Hlavním přínosem </w:t>
      </w:r>
      <w:proofErr w:type="spellStart"/>
      <w:r w:rsidRPr="00672AF9">
        <w:rPr>
          <w:bCs/>
          <w:highlight w:val="yellow"/>
        </w:rPr>
        <w:t>WebXR</w:t>
      </w:r>
      <w:proofErr w:type="spellEnd"/>
      <w:r w:rsidRPr="00672AF9">
        <w:rPr>
          <w:bCs/>
          <w:highlight w:val="yellow"/>
        </w:rPr>
        <w:t xml:space="preserve"> je standardizace práce se vstupními zařízeními. </w:t>
      </w:r>
      <w:proofErr w:type="spellStart"/>
      <w:r w:rsidRPr="00672AF9">
        <w:rPr>
          <w:bCs/>
          <w:highlight w:val="yellow"/>
        </w:rPr>
        <w:t>WebXR</w:t>
      </w:r>
      <w:proofErr w:type="spellEnd"/>
      <w:r w:rsidRPr="00672AF9">
        <w:rPr>
          <w:bCs/>
          <w:highlight w:val="yellow"/>
        </w:rPr>
        <w:t xml:space="preserve"> definuje </w:t>
      </w:r>
      <w:proofErr w:type="spellStart"/>
      <w:r w:rsidRPr="00672AF9">
        <w:rPr>
          <w:bCs/>
          <w:i/>
          <w:iCs/>
          <w:highlight w:val="yellow"/>
        </w:rPr>
        <w:t>XRInputSource</w:t>
      </w:r>
      <w:proofErr w:type="spellEnd"/>
      <w:r w:rsidRPr="00672AF9">
        <w:rPr>
          <w:bCs/>
          <w:highlight w:val="yellow"/>
        </w:rPr>
        <w:t xml:space="preserve"> objekt, který poskytuje informace o vstupním zařízení. Základní schopnosti vstupních zařízení jsou:</w:t>
      </w:r>
      <w:r>
        <w:rPr>
          <w:bCs/>
        </w:rPr>
        <w:t xml:space="preserve">  </w:t>
      </w:r>
    </w:p>
    <w:p w14:paraId="7554A9F9" w14:textId="77777777" w:rsidR="00672AF9" w:rsidRPr="001975DE" w:rsidRDefault="00672AF9" w:rsidP="001A2401">
      <w:pPr>
        <w:pStyle w:val="Normlnprvnodsazen"/>
        <w:ind w:firstLine="0"/>
        <w:rPr>
          <w:ins w:id="103" w:author="Jan Horák" w:date="2023-06-15T11:57:00Z"/>
          <w:bCs/>
        </w:rPr>
      </w:pP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3D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w:t>
      </w:r>
      <w:r w:rsidR="00C90E92" w:rsidRPr="001F6849">
        <w:lastRenderedPageBreak/>
        <w:t xml:space="preserve">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69681071"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FC78BE">
        <w:rPr>
          <w:noProof/>
        </w:rPr>
        <w:t>3</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12.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09.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13.0 - 16.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0 - 111.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0 - 92.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0 - 65.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 - Android</w:t>
            </w:r>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0 - 19.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 - 2.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5 - 1.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0 - 16.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Default="001937BB" w:rsidP="001937BB">
      <w:pPr>
        <w:pStyle w:val="Normlnprvnodsazen"/>
        <w:ind w:firstLine="0"/>
      </w:pPr>
    </w:p>
    <w:p w14:paraId="7AE7DD12" w14:textId="0355D426" w:rsidR="007E3F0A" w:rsidRDefault="007E3F0A" w:rsidP="007E3F0A">
      <w:pPr>
        <w:pStyle w:val="Heading3"/>
        <w:rPr>
          <w:lang w:val="en-US"/>
        </w:rPr>
      </w:pPr>
      <w:r>
        <w:t>V</w:t>
      </w:r>
      <w:proofErr w:type="spellStart"/>
      <w:r>
        <w:rPr>
          <w:lang w:val="en-US"/>
        </w:rPr>
        <w:t>ývojářské</w:t>
      </w:r>
      <w:proofErr w:type="spellEnd"/>
      <w:r>
        <w:rPr>
          <w:lang w:val="en-US"/>
        </w:rPr>
        <w:t xml:space="preserve"> </w:t>
      </w:r>
      <w:proofErr w:type="spellStart"/>
      <w:r>
        <w:rPr>
          <w:lang w:val="en-US"/>
        </w:rPr>
        <w:t>nástroje</w:t>
      </w:r>
      <w:proofErr w:type="spellEnd"/>
    </w:p>
    <w:p w14:paraId="54BCD48B" w14:textId="1BAF8E24" w:rsidR="007E3F0A" w:rsidRPr="007E3F0A" w:rsidRDefault="007E3F0A" w:rsidP="007E3F0A">
      <w:r w:rsidRPr="007E3F0A">
        <w:rPr>
          <w:highlight w:val="yellow"/>
          <w:lang w:val="en-US"/>
        </w:rPr>
        <w:t>#todo – p</w:t>
      </w:r>
      <w:proofErr w:type="spellStart"/>
      <w:r w:rsidRPr="007E3F0A">
        <w:rPr>
          <w:highlight w:val="yellow"/>
        </w:rPr>
        <w:t>ředstavit</w:t>
      </w:r>
      <w:proofErr w:type="spellEnd"/>
      <w:r w:rsidRPr="007E3F0A">
        <w:rPr>
          <w:highlight w:val="yellow"/>
        </w:rPr>
        <w:t xml:space="preserve"> emulátory HMD vstupů – </w:t>
      </w:r>
      <w:proofErr w:type="spellStart"/>
      <w:r w:rsidRPr="007E3F0A">
        <w:rPr>
          <w:highlight w:val="yellow"/>
        </w:rPr>
        <w:t>WebXR</w:t>
      </w:r>
      <w:proofErr w:type="spellEnd"/>
      <w:r w:rsidRPr="007E3F0A">
        <w:rPr>
          <w:highlight w:val="yellow"/>
        </w:rPr>
        <w:t xml:space="preserve"> </w:t>
      </w:r>
      <w:proofErr w:type="spellStart"/>
      <w:r w:rsidRPr="007E3F0A">
        <w:rPr>
          <w:highlight w:val="yellow"/>
        </w:rPr>
        <w:t>rošíření</w:t>
      </w:r>
      <w:proofErr w:type="spellEnd"/>
      <w:r w:rsidRPr="007E3F0A">
        <w:rPr>
          <w:highlight w:val="yellow"/>
        </w:rPr>
        <w:t xml:space="preserve"> pro Firefox, </w:t>
      </w:r>
      <w:proofErr w:type="spellStart"/>
      <w:r w:rsidRPr="007E3F0A">
        <w:rPr>
          <w:highlight w:val="yellow"/>
        </w:rPr>
        <w:t>Oculus</w:t>
      </w:r>
      <w:proofErr w:type="spellEnd"/>
      <w:r w:rsidRPr="007E3F0A">
        <w:rPr>
          <w:highlight w:val="yellow"/>
        </w:rPr>
        <w:t xml:space="preserve"> </w:t>
      </w:r>
      <w:proofErr w:type="spellStart"/>
      <w:r w:rsidRPr="007E3F0A">
        <w:rPr>
          <w:highlight w:val="yellow"/>
        </w:rPr>
        <w:t>emulator</w:t>
      </w:r>
      <w:proofErr w:type="spellEnd"/>
      <w:r w:rsidRPr="007E3F0A">
        <w:rPr>
          <w:highlight w:val="yellow"/>
        </w:rPr>
        <w:t xml:space="preserve"> pro Chrome. Propojení s HMD skrze USB.</w:t>
      </w:r>
      <w:r w:rsidR="00884108">
        <w:t xml:space="preserve"> </w:t>
      </w:r>
    </w:p>
    <w:p w14:paraId="0EDD8066" w14:textId="757D6149" w:rsidR="00142D08" w:rsidRDefault="00142D08" w:rsidP="00142D08">
      <w:pPr>
        <w:pStyle w:val="Heading2"/>
        <w:rPr>
          <w:lang w:val="cs-CZ"/>
        </w:rPr>
      </w:pPr>
      <w:r w:rsidRPr="001F6849">
        <w:rPr>
          <w:lang w:val="cs-CZ"/>
        </w:rPr>
        <w:t>Specifikace požadavků pro technologie</w:t>
      </w:r>
    </w:p>
    <w:p w14:paraId="6C2D8108" w14:textId="18351EEB"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napsat, kam to dá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lastRenderedPageBreak/>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3D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VR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lastRenderedPageBreak/>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440EA8D6" w:rsidR="002C3EA4" w:rsidRDefault="002C3EA4" w:rsidP="002C3EA4">
      <w:pPr>
        <w:pStyle w:val="Heading3"/>
      </w:pPr>
      <w:r>
        <w:t xml:space="preserve">Existující řešení </w:t>
      </w:r>
    </w:p>
    <w:p w14:paraId="4026893D" w14:textId="190ECE49" w:rsidR="002C3EA4" w:rsidRDefault="002C3EA4" w:rsidP="002C3EA4">
      <w:pPr>
        <w:pStyle w:val="Normlnprvnodsazen"/>
        <w:ind w:firstLine="0"/>
        <w:rPr>
          <w:lang w:eastAsia="en-U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r>
        <w:rPr>
          <w:lang w:eastAsia="en-US"/>
        </w:rPr>
        <w:t xml:space="preserve">– three.js, </w:t>
      </w:r>
      <w:proofErr w:type="spellStart"/>
      <w:r>
        <w:rPr>
          <w:lang w:eastAsia="en-US"/>
        </w:rPr>
        <w:t>custom</w:t>
      </w:r>
      <w:proofErr w:type="spellEnd"/>
      <w:r>
        <w:rPr>
          <w:lang w:eastAsia="en-US"/>
        </w:rPr>
        <w:t xml:space="preserve"> </w:t>
      </w:r>
      <w:proofErr w:type="spellStart"/>
      <w:r>
        <w:rPr>
          <w:lang w:eastAsia="en-US"/>
        </w:rPr>
        <w:t>ecs</w:t>
      </w:r>
      <w:proofErr w:type="spellEnd"/>
      <w:r>
        <w:rPr>
          <w:lang w:eastAsia="en-US"/>
        </w:rPr>
        <w:t xml:space="preserve"> lib, </w:t>
      </w:r>
      <w:proofErr w:type="spellStart"/>
      <w:r>
        <w:rPr>
          <w:lang w:eastAsia="en-US"/>
        </w:rPr>
        <w:t>custom</w:t>
      </w:r>
      <w:proofErr w:type="spellEnd"/>
      <w:r>
        <w:rPr>
          <w:lang w:eastAsia="en-US"/>
        </w:rPr>
        <w:t xml:space="preserve"> </w:t>
      </w:r>
      <w:proofErr w:type="spellStart"/>
      <w:r>
        <w:rPr>
          <w:lang w:eastAsia="en-US"/>
        </w:rPr>
        <w:t>mesh</w:t>
      </w:r>
      <w:proofErr w:type="spellEnd"/>
      <w:r>
        <w:rPr>
          <w:lang w:eastAsia="en-US"/>
        </w:rPr>
        <w:t xml:space="preserve"> </w:t>
      </w:r>
      <w:proofErr w:type="spellStart"/>
      <w:r>
        <w:rPr>
          <w:lang w:eastAsia="en-US"/>
        </w:rPr>
        <w:t>instancing</w:t>
      </w:r>
      <w:proofErr w:type="spellEnd"/>
      <w:r>
        <w:rPr>
          <w:lang w:eastAsia="en-US"/>
        </w:rPr>
        <w:t xml:space="preserve"> and </w:t>
      </w:r>
      <w:proofErr w:type="spellStart"/>
      <w:r>
        <w:rPr>
          <w:lang w:eastAsia="en-US"/>
        </w:rPr>
        <w:t>colision</w:t>
      </w:r>
      <w:proofErr w:type="spellEnd"/>
      <w:r>
        <w:rPr>
          <w:lang w:eastAsia="en-US"/>
        </w:rPr>
        <w:t xml:space="preserve"> geometry </w:t>
      </w:r>
      <w:proofErr w:type="spellStart"/>
      <w:r>
        <w:rPr>
          <w:lang w:eastAsia="en-US"/>
        </w:rPr>
        <w:t>generation</w:t>
      </w:r>
      <w:proofErr w:type="spellEnd"/>
      <w:r>
        <w:rPr>
          <w:lang w:eastAsia="en-US"/>
        </w:rPr>
        <w:t xml:space="preserve"> and </w:t>
      </w:r>
      <w:proofErr w:type="spellStart"/>
      <w:r>
        <w:rPr>
          <w:lang w:eastAsia="en-US"/>
        </w:rPr>
        <w:t>raycasting</w:t>
      </w:r>
      <w:proofErr w:type="spellEnd"/>
      <w:r>
        <w:rPr>
          <w:lang w:eastAsia="en-US"/>
        </w:rPr>
        <w:t xml:space="preserve">. 3D </w:t>
      </w:r>
      <w:proofErr w:type="spellStart"/>
      <w:r>
        <w:rPr>
          <w:lang w:eastAsia="en-US"/>
        </w:rPr>
        <w:t>content</w:t>
      </w:r>
      <w:proofErr w:type="spellEnd"/>
      <w:r>
        <w:rPr>
          <w:lang w:eastAsia="en-US"/>
        </w:rPr>
        <w:t xml:space="preserve">: </w:t>
      </w:r>
      <w:proofErr w:type="spellStart"/>
      <w:r>
        <w:rPr>
          <w:lang w:eastAsia="en-US"/>
        </w:rPr>
        <w:t>Geomtery</w:t>
      </w:r>
      <w:proofErr w:type="spellEnd"/>
      <w:r>
        <w:rPr>
          <w:lang w:eastAsia="en-US"/>
        </w:rPr>
        <w:t xml:space="preserve"> – GLTF, Textury - KTX2 </w:t>
      </w:r>
      <w:proofErr w:type="spellStart"/>
      <w:r>
        <w:rPr>
          <w:lang w:eastAsia="en-US"/>
        </w:rPr>
        <w:t>Textures</w:t>
      </w:r>
      <w:proofErr w:type="spellEnd"/>
      <w:r>
        <w:rPr>
          <w:lang w:eastAsia="en-US"/>
        </w:rPr>
        <w:t xml:space="preserve"> </w:t>
      </w:r>
      <w:proofErr w:type="spellStart"/>
      <w:r>
        <w:rPr>
          <w:lang w:eastAsia="en-US"/>
        </w:rPr>
        <w:t>format</w:t>
      </w:r>
      <w:proofErr w:type="spellEnd"/>
      <w:r>
        <w:rPr>
          <w:lang w:eastAsia="en-US"/>
        </w:rPr>
        <w:t xml:space="preserve">. </w:t>
      </w:r>
    </w:p>
    <w:p w14:paraId="4140E25A" w14:textId="5AF41F39" w:rsidR="002C3EA4" w:rsidRDefault="002C3EA4" w:rsidP="002C3EA4">
      <w:pPr>
        <w:pStyle w:val="Normlnprvnodsazen"/>
        <w:ind w:firstLine="0"/>
        <w:rPr>
          <w:lang w:val="en-US" w:eastAsia="en-US"/>
        </w:rPr>
      </w:pPr>
      <w:proofErr w:type="spellStart"/>
      <w:r>
        <w:rPr>
          <w:lang w:eastAsia="en-US"/>
        </w:rPr>
        <w:t>Blender</w:t>
      </w:r>
      <w:proofErr w:type="spellEnd"/>
      <w:r>
        <w:rPr>
          <w:lang w:eastAsia="en-US"/>
        </w:rPr>
        <w:t xml:space="preserve"> – </w:t>
      </w:r>
      <w:proofErr w:type="spellStart"/>
      <w:r>
        <w:rPr>
          <w:lang w:eastAsia="en-US"/>
        </w:rPr>
        <w:t>scripting</w:t>
      </w:r>
      <w:proofErr w:type="spellEnd"/>
      <w:r>
        <w:rPr>
          <w:lang w:eastAsia="en-US"/>
        </w:rPr>
        <w:t xml:space="preserve"> – level editor – </w:t>
      </w:r>
      <w:proofErr w:type="spellStart"/>
      <w:r>
        <w:rPr>
          <w:lang w:eastAsia="en-US"/>
        </w:rPr>
        <w:t>custom</w:t>
      </w:r>
      <w:proofErr w:type="spellEnd"/>
      <w:r>
        <w:rPr>
          <w:lang w:eastAsia="en-US"/>
        </w:rPr>
        <w:t xml:space="preserve"> </w:t>
      </w:r>
      <w:proofErr w:type="spellStart"/>
      <w:r>
        <w:rPr>
          <w:lang w:eastAsia="en-US"/>
        </w:rPr>
        <w:t>properties</w:t>
      </w:r>
      <w:proofErr w:type="spellEnd"/>
      <w:r>
        <w:rPr>
          <w:lang w:eastAsia="en-US"/>
        </w:rPr>
        <w:t xml:space="preserve"> to </w:t>
      </w:r>
      <w:proofErr w:type="spellStart"/>
      <w:r>
        <w:rPr>
          <w:lang w:eastAsia="en-US"/>
        </w:rPr>
        <w:t>individual</w:t>
      </w:r>
      <w:proofErr w:type="spellEnd"/>
      <w:r>
        <w:rPr>
          <w:lang w:eastAsia="en-US"/>
        </w:rPr>
        <w:t xml:space="preserve"> </w:t>
      </w:r>
      <w:proofErr w:type="spellStart"/>
      <w:r>
        <w:rPr>
          <w:lang w:eastAsia="en-US"/>
        </w:rPr>
        <w:t>meshes</w:t>
      </w:r>
      <w:proofErr w:type="spellEnd"/>
      <w:r>
        <w:rPr>
          <w:lang w:eastAsia="en-US"/>
        </w:rPr>
        <w:t xml:space="preserve"> and </w:t>
      </w:r>
      <w:proofErr w:type="spellStart"/>
      <w:r>
        <w:rPr>
          <w:lang w:eastAsia="en-US"/>
        </w:rPr>
        <w:t>attach</w:t>
      </w:r>
      <w:proofErr w:type="spellEnd"/>
      <w:r>
        <w:rPr>
          <w:lang w:eastAsia="en-US"/>
        </w:rPr>
        <w:t xml:space="preserve"> </w:t>
      </w:r>
      <w:proofErr w:type="spellStart"/>
      <w:r>
        <w:rPr>
          <w:lang w:eastAsia="en-US"/>
        </w:rPr>
        <w:t>json</w:t>
      </w:r>
      <w:proofErr w:type="spellEnd"/>
      <w:r>
        <w:rPr>
          <w:lang w:eastAsia="en-US"/>
        </w:rPr>
        <w:t xml:space="preserve"> data as </w:t>
      </w:r>
      <w:proofErr w:type="spellStart"/>
      <w:r>
        <w:rPr>
          <w:lang w:eastAsia="en-US"/>
        </w:rPr>
        <w:t>attributes</w:t>
      </w:r>
      <w:proofErr w:type="spellEnd"/>
      <w:r>
        <w:rPr>
          <w:lang w:eastAsia="en-US"/>
        </w:rPr>
        <w:t xml:space="preserve"> </w:t>
      </w:r>
      <w:proofErr w:type="spellStart"/>
      <w:r>
        <w:rPr>
          <w:lang w:eastAsia="en-US"/>
        </w:rPr>
        <w:t>directly</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nodes</w:t>
      </w:r>
      <w:proofErr w:type="spellEnd"/>
      <w:r>
        <w:rPr>
          <w:lang w:eastAsia="en-US"/>
        </w:rPr>
        <w:t xml:space="preserve"> in GLTF </w:t>
      </w:r>
      <w:proofErr w:type="spellStart"/>
      <w:r>
        <w:rPr>
          <w:lang w:eastAsia="en-US"/>
        </w:rPr>
        <w:t>format</w:t>
      </w:r>
      <w:proofErr w:type="spellEnd"/>
      <w:r>
        <w:rPr>
          <w:lang w:eastAsia="en-US"/>
        </w:rPr>
        <w:t xml:space="preserve"> – </w:t>
      </w:r>
      <w:proofErr w:type="spellStart"/>
      <w:r>
        <w:rPr>
          <w:lang w:eastAsia="en-US"/>
        </w:rPr>
        <w:t>read</w:t>
      </w:r>
      <w:proofErr w:type="spellEnd"/>
      <w:r>
        <w:rPr>
          <w:lang w:eastAsia="en-US"/>
        </w:rPr>
        <w:t xml:space="preserve"> </w:t>
      </w:r>
      <w:proofErr w:type="spellStart"/>
      <w:r>
        <w:rPr>
          <w:lang w:eastAsia="en-US"/>
        </w:rPr>
        <w:t>those</w:t>
      </w:r>
      <w:proofErr w:type="spellEnd"/>
      <w:r>
        <w:rPr>
          <w:lang w:eastAsia="en-US"/>
        </w:rPr>
        <w:t xml:space="preserve"> </w:t>
      </w:r>
      <w:proofErr w:type="spellStart"/>
      <w:r>
        <w:rPr>
          <w:lang w:eastAsia="en-US"/>
        </w:rPr>
        <w:t>properties</w:t>
      </w:r>
      <w:proofErr w:type="spellEnd"/>
      <w:r>
        <w:rPr>
          <w:lang w:eastAsia="en-US"/>
        </w:rPr>
        <w:t xml:space="preserve"> in </w:t>
      </w:r>
      <w:proofErr w:type="spellStart"/>
      <w:r>
        <w:rPr>
          <w:lang w:eastAsia="en-US"/>
        </w:rPr>
        <w:t>engine</w:t>
      </w:r>
      <w:proofErr w:type="spellEnd"/>
      <w:r>
        <w:rPr>
          <w:lang w:eastAsia="en-US"/>
        </w:rPr>
        <w:t xml:space="preserve"> to </w:t>
      </w:r>
      <w:proofErr w:type="spellStart"/>
      <w:r>
        <w:rPr>
          <w:lang w:eastAsia="en-US"/>
        </w:rPr>
        <w:t>attach</w:t>
      </w:r>
      <w:proofErr w:type="spellEnd"/>
      <w:r>
        <w:rPr>
          <w:lang w:eastAsia="en-US"/>
        </w:rPr>
        <w:t xml:space="preserve"> </w:t>
      </w:r>
      <w:proofErr w:type="spellStart"/>
      <w:r>
        <w:rPr>
          <w:lang w:eastAsia="en-US"/>
        </w:rPr>
        <w:t>gameplay</w:t>
      </w:r>
      <w:proofErr w:type="spellEnd"/>
      <w:r>
        <w:rPr>
          <w:lang w:eastAsia="en-US"/>
        </w:rPr>
        <w:t xml:space="preserve"> </w:t>
      </w:r>
      <w:proofErr w:type="spellStart"/>
      <w:r>
        <w:rPr>
          <w:lang w:eastAsia="en-US"/>
        </w:rPr>
        <w:t>behaviours</w:t>
      </w:r>
      <w:proofErr w:type="spellEnd"/>
      <w:r>
        <w:rPr>
          <w:lang w:eastAsia="en-US"/>
        </w:rPr>
        <w:t xml:space="preserve"> </w:t>
      </w:r>
      <w:r>
        <w:rPr>
          <w:lang w:val="en-US" w:eastAsia="en-US"/>
        </w:rPr>
        <w:t>?? HOW</w:t>
      </w:r>
    </w:p>
    <w:p w14:paraId="68E342C4" w14:textId="7EF41242" w:rsidR="002C3EA4" w:rsidRDefault="002C3EA4" w:rsidP="002C3EA4">
      <w:pPr>
        <w:pStyle w:val="Normlnprvnodsazen"/>
        <w:ind w:firstLine="0"/>
        <w:rPr>
          <w:lang w:val="en-US" w:eastAsia="en-US"/>
        </w:rPr>
      </w:pPr>
      <w:r>
        <w:rPr>
          <w:lang w:val="en-US" w:eastAsia="en-US"/>
        </w:rPr>
        <w:t xml:space="preserve">Creating colliders by scripting - … </w:t>
      </w:r>
      <w:r>
        <w:rPr>
          <w:lang w:val="en-US" w:eastAsia="en-US"/>
        </w:rPr>
        <w:tab/>
      </w:r>
    </w:p>
    <w:p w14:paraId="22CFE790" w14:textId="2111990E" w:rsidR="002C3EA4" w:rsidRDefault="002C3EA4" w:rsidP="002C3EA4">
      <w:pPr>
        <w:pStyle w:val="Normlnprvnodsazen"/>
        <w:ind w:firstLine="0"/>
        <w:rPr>
          <w:lang w:val="en-US" w:eastAsia="en-US"/>
        </w:rPr>
      </w:pPr>
      <w:r w:rsidRPr="002C3EA4">
        <w:rPr>
          <w:noProof/>
          <w:lang w:val="en-US" w:eastAsia="en-US"/>
        </w:rPr>
        <w:drawing>
          <wp:inline distT="0" distB="0" distL="0" distR="0" wp14:anchorId="3B29745F" wp14:editId="5B4FD779">
            <wp:extent cx="2276475" cy="1925430"/>
            <wp:effectExtent l="0" t="0" r="0" b="0"/>
            <wp:docPr id="2028009712" name="Picture 1" descr="A diagram of a blender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009712" name="Picture 1" descr="A diagram of a blender process&#10;&#10;Description automatically generated"/>
                    <pic:cNvPicPr/>
                  </pic:nvPicPr>
                  <pic:blipFill>
                    <a:blip r:embed="rId43"/>
                    <a:stretch>
                      <a:fillRect/>
                    </a:stretch>
                  </pic:blipFill>
                  <pic:spPr>
                    <a:xfrm>
                      <a:off x="0" y="0"/>
                      <a:ext cx="2279141" cy="1927685"/>
                    </a:xfrm>
                    <a:prstGeom prst="rect">
                      <a:avLst/>
                    </a:prstGeom>
                  </pic:spPr>
                </pic:pic>
              </a:graphicData>
            </a:graphic>
          </wp:inline>
        </w:drawing>
      </w:r>
    </w:p>
    <w:p w14:paraId="01B3EF44" w14:textId="29EF780D" w:rsidR="002C3EA4" w:rsidRPr="002C3EA4" w:rsidRDefault="002C3EA4" w:rsidP="002C3EA4">
      <w:pPr>
        <w:pStyle w:val="Normlnprvnodsazen"/>
        <w:ind w:firstLine="0"/>
        <w:rPr>
          <w:lang w:val="en-US" w:eastAsia="en-US"/>
        </w:rPr>
      </w:pPr>
      <w:proofErr w:type="spellStart"/>
      <w:r>
        <w:rPr>
          <w:lang w:val="en-US" w:eastAsia="en-US"/>
        </w:rPr>
        <w:t>Komprese</w:t>
      </w:r>
      <w:proofErr w:type="spellEnd"/>
      <w:r>
        <w:rPr>
          <w:lang w:val="en-US" w:eastAsia="en-US"/>
        </w:rPr>
        <w:t xml:space="preserve"> - </w:t>
      </w:r>
      <w:proofErr w:type="spellStart"/>
      <w:r>
        <w:rPr>
          <w:lang w:val="en-US" w:eastAsia="en-US"/>
        </w:rPr>
        <w:t>gltf</w:t>
      </w:r>
      <w:proofErr w:type="spellEnd"/>
      <w:r>
        <w:rPr>
          <w:lang w:val="en-US" w:eastAsia="en-US"/>
        </w:rPr>
        <w:t xml:space="preserve">-transform, </w:t>
      </w:r>
      <w:proofErr w:type="spellStart"/>
      <w:r>
        <w:rPr>
          <w:lang w:val="en-US" w:eastAsia="en-US"/>
        </w:rPr>
        <w:t>gltfpack</w:t>
      </w:r>
      <w:proofErr w:type="spellEnd"/>
    </w:p>
    <w:p w14:paraId="3C2E8BD7" w14:textId="216BCB52" w:rsidR="002C3EA4" w:rsidRPr="002C3EA4" w:rsidRDefault="002C3EA4" w:rsidP="002C3EA4">
      <w:pPr>
        <w:rPr>
          <w:b/>
          <w:bCs/>
        </w:rPr>
      </w:pP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45E7CF5F" w14:textId="7379A8C1" w:rsidR="00884108" w:rsidRDefault="00D560AD" w:rsidP="00884108">
      <w:pPr>
        <w:rPr>
          <w:lang w:eastAsia="cs-CZ"/>
        </w:rPr>
      </w:pPr>
      <w:r w:rsidRPr="00D560AD">
        <w:rPr>
          <w:lang w:eastAsia="cs-CZ"/>
        </w:rPr>
        <w:t xml:space="preserve">Technologie umožňující 3D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w:t>
      </w:r>
      <w:r w:rsidR="00464C35">
        <w:rPr>
          <w:lang w:eastAsia="cs-CZ"/>
        </w:rPr>
        <w:lastRenderedPageBreak/>
        <w:t xml:space="preserve">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6C458C">
        <w:rPr>
          <w:lang w:eastAsia="cs-CZ"/>
        </w:rPr>
        <w:t xml:space="preserve"> </w:t>
      </w:r>
    </w:p>
    <w:p w14:paraId="0478B81E" w14:textId="43EEB3CA" w:rsidR="00884108" w:rsidRDefault="00884108" w:rsidP="00884108">
      <w:pPr>
        <w:pStyle w:val="Heading3"/>
      </w:pPr>
      <w:r>
        <w:t xml:space="preserve">Herní </w:t>
      </w:r>
      <w:proofErr w:type="spellStart"/>
      <w:r>
        <w:t>enginy</w:t>
      </w:r>
      <w:proofErr w:type="spellEnd"/>
    </w:p>
    <w:p w14:paraId="61922F4B" w14:textId="3860F6FA" w:rsidR="00080172" w:rsidRPr="00CC22A1" w:rsidRDefault="00E86C62" w:rsidP="00467A7E">
      <w:r w:rsidRPr="00CC22A1">
        <w:t xml:space="preserve">Tradičně se jedná o desktopové aplikace specializované pro vývoj počítačových her, popř. interaktivních prostředí.  </w:t>
      </w:r>
      <w:r w:rsidR="00D33AA5" w:rsidRPr="00CC22A1">
        <w:t xml:space="preserve">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00D33AA5" w:rsidRPr="00CC22A1">
        <w:t>Quest</w:t>
      </w:r>
      <w:proofErr w:type="spellEnd"/>
      <w:r w:rsidR="00D33AA5" w:rsidRPr="00CC22A1">
        <w:t xml:space="preserve"> aj. </w:t>
      </w:r>
      <w:r w:rsidR="00884108" w:rsidRPr="00CC22A1">
        <w:t xml:space="preserve">Ačkoliv se jedná o desktopové aplikace, jak bylo zmíněno výše existují způsoby, jakými je možné herní </w:t>
      </w:r>
      <w:proofErr w:type="spellStart"/>
      <w:r w:rsidR="00884108" w:rsidRPr="00CC22A1">
        <w:t>enginy</w:t>
      </w:r>
      <w:proofErr w:type="spellEnd"/>
      <w:r w:rsidR="00884108" w:rsidRPr="00CC22A1">
        <w:t xml:space="preserve"> zapojit od tvorby </w:t>
      </w:r>
      <w:r w:rsidR="00467A7E" w:rsidRPr="00CC22A1">
        <w:t>virtuální</w:t>
      </w:r>
      <w:r w:rsidR="00884108" w:rsidRPr="00CC22A1">
        <w:t xml:space="preserve"> reality pro webové prostředí. Primárním </w:t>
      </w:r>
      <w:r w:rsidR="0052065A" w:rsidRPr="00CC22A1">
        <w:t>způsobem,</w:t>
      </w:r>
      <w:r w:rsidR="00884108" w:rsidRPr="00CC22A1">
        <w:t xml:space="preserve"> jakým je možné propojit tvorbu v herních </w:t>
      </w:r>
      <w:proofErr w:type="spellStart"/>
      <w:r w:rsidR="00884108" w:rsidRPr="00CC22A1">
        <w:t>enignech</w:t>
      </w:r>
      <w:proofErr w:type="spellEnd"/>
      <w:r w:rsidR="00884108" w:rsidRPr="00CC22A1">
        <w:t xml:space="preserve"> s webem je</w:t>
      </w:r>
      <w:r w:rsidR="0052065A" w:rsidRPr="00CC22A1">
        <w:t xml:space="preserve"> export kompletních projektů pomocí do </w:t>
      </w:r>
      <w:proofErr w:type="spellStart"/>
      <w:r w:rsidR="0052065A" w:rsidRPr="00CC22A1">
        <w:t>WebAssembly</w:t>
      </w:r>
      <w:proofErr w:type="spellEnd"/>
      <w:r w:rsidR="0052065A" w:rsidRPr="00CC22A1">
        <w:rPr>
          <w:rStyle w:val="FootnoteReference"/>
        </w:rPr>
        <w:footnoteReference w:id="3"/>
      </w:r>
      <w:r w:rsidR="0060296F" w:rsidRPr="00CC22A1">
        <w:t xml:space="preserve">, který pak interaguje s DOM a </w:t>
      </w:r>
      <w:proofErr w:type="spellStart"/>
      <w:r w:rsidR="0060296F" w:rsidRPr="00CC22A1">
        <w:t>WebGL</w:t>
      </w:r>
      <w:proofErr w:type="spellEnd"/>
      <w:r w:rsidR="0060296F" w:rsidRPr="00CC22A1">
        <w:t xml:space="preserve"> API, tedy </w:t>
      </w:r>
      <w:r w:rsidR="0052065A" w:rsidRPr="00CC22A1">
        <w:t>umož</w:t>
      </w:r>
      <w:r w:rsidR="0060296F" w:rsidRPr="00CC22A1">
        <w:t xml:space="preserve">nění </w:t>
      </w:r>
      <w:r w:rsidR="0052065A" w:rsidRPr="00CC22A1">
        <w:t xml:space="preserve">spuštění scén ve webovém prostředí. </w:t>
      </w:r>
      <w:r w:rsidR="00080172" w:rsidRPr="00CC22A1">
        <w:t>Mezi populární řešení je možné řadit</w:t>
      </w:r>
      <w:r w:rsidR="00B07F0B" w:rsidRPr="00CC22A1">
        <w:t xml:space="preserve"> Unity, </w:t>
      </w:r>
      <w:proofErr w:type="spellStart"/>
      <w:r w:rsidR="00B07F0B" w:rsidRPr="00CC22A1">
        <w:t>Unreal</w:t>
      </w:r>
      <w:proofErr w:type="spellEnd"/>
      <w:r w:rsidR="00B07F0B" w:rsidRPr="00CC22A1">
        <w:t xml:space="preserve"> </w:t>
      </w:r>
      <w:proofErr w:type="spellStart"/>
      <w:r w:rsidR="00B07F0B" w:rsidRPr="00CC22A1">
        <w:t>Engine</w:t>
      </w:r>
      <w:proofErr w:type="spellEnd"/>
      <w:r w:rsidR="00B07F0B" w:rsidRPr="00CC22A1">
        <w:t xml:space="preserve"> a Godot. Další </w:t>
      </w:r>
      <w:proofErr w:type="spellStart"/>
      <w:r w:rsidR="00B07F0B" w:rsidRPr="00CC22A1">
        <w:t>enginy</w:t>
      </w:r>
      <w:proofErr w:type="spellEnd"/>
      <w:r w:rsidR="00B07F0B" w:rsidRPr="00CC22A1">
        <w:t xml:space="preserve"> jako </w:t>
      </w:r>
      <w:proofErr w:type="spellStart"/>
      <w:r w:rsidR="00B07F0B" w:rsidRPr="00CC22A1">
        <w:t>CryEngine</w:t>
      </w:r>
      <w:proofErr w:type="spellEnd"/>
      <w:r w:rsidR="00B07F0B" w:rsidRPr="00CC22A1">
        <w:t xml:space="preserve"> popř. Source </w:t>
      </w:r>
      <w:proofErr w:type="spellStart"/>
      <w:r w:rsidR="00B07F0B" w:rsidRPr="00CC22A1">
        <w:t>engine</w:t>
      </w:r>
      <w:proofErr w:type="spellEnd"/>
      <w:r w:rsidR="00B07F0B" w:rsidRPr="00CC22A1">
        <w:t xml:space="preserve"> nejsou </w:t>
      </w:r>
      <w:proofErr w:type="spellStart"/>
      <w:r w:rsidR="00B07F0B" w:rsidRPr="00CC22A1">
        <w:t>kompatibliní</w:t>
      </w:r>
      <w:proofErr w:type="spellEnd"/>
      <w:r w:rsidR="00B07F0B" w:rsidRPr="00CC22A1">
        <w:t xml:space="preserve"> s </w:t>
      </w:r>
      <w:proofErr w:type="spellStart"/>
      <w:r w:rsidR="00B07F0B" w:rsidRPr="00CC22A1">
        <w:t>WebGL</w:t>
      </w:r>
      <w:proofErr w:type="spellEnd"/>
      <w:r w:rsidR="00B07F0B" w:rsidRPr="00CC22A1">
        <w:t xml:space="preserve"> a HTML5.</w:t>
      </w:r>
      <w:r w:rsidR="00932527">
        <w:t xml:space="preserve"> </w:t>
      </w:r>
    </w:p>
    <w:p w14:paraId="6ECDF441" w14:textId="514DCD6A" w:rsidR="00FC78BE" w:rsidRPr="00CC22A1" w:rsidRDefault="00FC78BE" w:rsidP="00FC78BE">
      <w:pPr>
        <w:pStyle w:val="Caption"/>
        <w:keepNext/>
      </w:pPr>
      <w:r w:rsidRPr="00CC22A1">
        <w:t xml:space="preserve">Tab. </w:t>
      </w:r>
      <w:r w:rsidRPr="00CC22A1">
        <w:fldChar w:fldCharType="begin"/>
      </w:r>
      <w:r w:rsidRPr="00CC22A1">
        <w:instrText xml:space="preserve"> SEQ Tab. \* ARABIC </w:instrText>
      </w:r>
      <w:r w:rsidRPr="00CC22A1">
        <w:fldChar w:fldCharType="separate"/>
      </w:r>
      <w:r w:rsidRPr="00CC22A1">
        <w:rPr>
          <w:noProof/>
        </w:rPr>
        <w:t>4</w:t>
      </w:r>
      <w:r w:rsidRPr="00CC22A1">
        <w:fldChar w:fldCharType="end"/>
      </w:r>
      <w:r w:rsidRPr="00CC22A1">
        <w:t xml:space="preserve"> Herní </w:t>
      </w:r>
      <w:proofErr w:type="spellStart"/>
      <w:r w:rsidRPr="00CC22A1">
        <w:t>enginy</w:t>
      </w:r>
      <w:proofErr w:type="spellEnd"/>
      <w:r w:rsidRPr="00CC22A1">
        <w:t xml:space="preserve"> s podporou pro web export. </w:t>
      </w:r>
    </w:p>
    <w:tbl>
      <w:tblPr>
        <w:tblW w:w="8780" w:type="dxa"/>
        <w:tblLook w:val="04A0" w:firstRow="1" w:lastRow="0" w:firstColumn="1" w:lastColumn="0" w:noHBand="0" w:noVBand="1"/>
      </w:tblPr>
      <w:tblGrid>
        <w:gridCol w:w="1420"/>
        <w:gridCol w:w="1399"/>
        <w:gridCol w:w="1282"/>
        <w:gridCol w:w="822"/>
        <w:gridCol w:w="1398"/>
        <w:gridCol w:w="1339"/>
        <w:gridCol w:w="1120"/>
      </w:tblGrid>
      <w:tr w:rsidR="00FC78BE" w:rsidRPr="00FC78BE" w14:paraId="1D9D01E3" w14:textId="77777777" w:rsidTr="00FC78BE">
        <w:trPr>
          <w:trHeight w:val="525"/>
        </w:trPr>
        <w:tc>
          <w:tcPr>
            <w:tcW w:w="1420" w:type="dxa"/>
            <w:tcBorders>
              <w:top w:val="single" w:sz="4" w:space="0" w:color="auto"/>
              <w:left w:val="nil"/>
              <w:bottom w:val="single" w:sz="8" w:space="0" w:color="auto"/>
              <w:right w:val="nil"/>
            </w:tcBorders>
            <w:shd w:val="clear" w:color="auto" w:fill="auto"/>
            <w:vAlign w:val="center"/>
            <w:hideMark/>
          </w:tcPr>
          <w:p w14:paraId="188C12BB" w14:textId="60C20249" w:rsidR="00FC78BE" w:rsidRPr="00FC78BE" w:rsidRDefault="00CC22A1" w:rsidP="00FC78BE">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Jméno</w:t>
            </w:r>
          </w:p>
        </w:tc>
        <w:tc>
          <w:tcPr>
            <w:tcW w:w="1399" w:type="dxa"/>
            <w:tcBorders>
              <w:top w:val="single" w:sz="4" w:space="0" w:color="auto"/>
              <w:left w:val="nil"/>
              <w:bottom w:val="single" w:sz="8" w:space="0" w:color="auto"/>
              <w:right w:val="nil"/>
            </w:tcBorders>
            <w:shd w:val="clear" w:color="auto" w:fill="auto"/>
            <w:vAlign w:val="center"/>
            <w:hideMark/>
          </w:tcPr>
          <w:p w14:paraId="50B75CE2" w14:textId="77777777" w:rsidR="00FC78BE" w:rsidRPr="00FC78BE" w:rsidRDefault="00FC78BE" w:rsidP="00FC78BE">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Programovací jazyk</w:t>
            </w:r>
          </w:p>
        </w:tc>
        <w:tc>
          <w:tcPr>
            <w:tcW w:w="1282" w:type="dxa"/>
            <w:tcBorders>
              <w:top w:val="single" w:sz="4" w:space="0" w:color="auto"/>
              <w:left w:val="nil"/>
              <w:bottom w:val="single" w:sz="8" w:space="0" w:color="auto"/>
              <w:right w:val="nil"/>
            </w:tcBorders>
            <w:shd w:val="clear" w:color="auto" w:fill="auto"/>
            <w:vAlign w:val="center"/>
            <w:hideMark/>
          </w:tcPr>
          <w:p w14:paraId="257338D9" w14:textId="77777777" w:rsidR="00FC78BE" w:rsidRPr="00FC78BE" w:rsidRDefault="00FC78BE" w:rsidP="00FC78BE">
            <w:pPr>
              <w:spacing w:after="0" w:line="240" w:lineRule="auto"/>
              <w:jc w:val="center"/>
              <w:rPr>
                <w:rFonts w:eastAsia="Times New Roman" w:cs="Calibri"/>
                <w:b/>
                <w:bCs/>
                <w:color w:val="000000"/>
                <w:sz w:val="18"/>
                <w:szCs w:val="18"/>
              </w:rPr>
            </w:pPr>
            <w:proofErr w:type="spellStart"/>
            <w:r w:rsidRPr="00FC78BE">
              <w:rPr>
                <w:rFonts w:eastAsia="Times New Roman" w:cs="Calibri"/>
                <w:b/>
                <w:bCs/>
                <w:color w:val="000000"/>
                <w:sz w:val="18"/>
                <w:szCs w:val="18"/>
              </w:rPr>
              <w:t>WebGL</w:t>
            </w:r>
            <w:proofErr w:type="spellEnd"/>
          </w:p>
        </w:tc>
        <w:tc>
          <w:tcPr>
            <w:tcW w:w="822" w:type="dxa"/>
            <w:tcBorders>
              <w:top w:val="single" w:sz="4" w:space="0" w:color="auto"/>
              <w:left w:val="nil"/>
              <w:bottom w:val="single" w:sz="8" w:space="0" w:color="auto"/>
              <w:right w:val="nil"/>
            </w:tcBorders>
            <w:shd w:val="clear" w:color="auto" w:fill="auto"/>
            <w:vAlign w:val="center"/>
            <w:hideMark/>
          </w:tcPr>
          <w:p w14:paraId="5058A224" w14:textId="77777777" w:rsidR="00FC78BE" w:rsidRPr="00FC78BE" w:rsidRDefault="00FC78BE" w:rsidP="00FC78BE">
            <w:pPr>
              <w:spacing w:after="0" w:line="240" w:lineRule="auto"/>
              <w:jc w:val="center"/>
              <w:rPr>
                <w:rFonts w:eastAsia="Times New Roman" w:cs="Calibri"/>
                <w:b/>
                <w:bCs/>
                <w:color w:val="000000"/>
                <w:sz w:val="18"/>
                <w:szCs w:val="18"/>
              </w:rPr>
            </w:pPr>
            <w:proofErr w:type="spellStart"/>
            <w:r w:rsidRPr="00FC78BE">
              <w:rPr>
                <w:rFonts w:eastAsia="Times New Roman" w:cs="Calibri"/>
                <w:b/>
                <w:bCs/>
                <w:color w:val="000000"/>
                <w:sz w:val="18"/>
                <w:szCs w:val="18"/>
              </w:rPr>
              <w:t>WebXR</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73511997" w14:textId="77777777" w:rsidR="00FC78BE" w:rsidRPr="00FC78BE" w:rsidRDefault="00FC78BE" w:rsidP="00FC78BE">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Import</w:t>
            </w:r>
          </w:p>
        </w:tc>
        <w:tc>
          <w:tcPr>
            <w:tcW w:w="1339" w:type="dxa"/>
            <w:tcBorders>
              <w:top w:val="single" w:sz="4" w:space="0" w:color="auto"/>
              <w:left w:val="nil"/>
              <w:bottom w:val="single" w:sz="8" w:space="0" w:color="auto"/>
              <w:right w:val="nil"/>
            </w:tcBorders>
            <w:shd w:val="clear" w:color="auto" w:fill="auto"/>
            <w:vAlign w:val="center"/>
            <w:hideMark/>
          </w:tcPr>
          <w:p w14:paraId="094F9FE2" w14:textId="77777777" w:rsidR="00FC78BE" w:rsidRPr="00FC78BE" w:rsidRDefault="00FC78BE" w:rsidP="00FC78BE">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Export</w:t>
            </w:r>
          </w:p>
        </w:tc>
        <w:tc>
          <w:tcPr>
            <w:tcW w:w="1120" w:type="dxa"/>
            <w:tcBorders>
              <w:top w:val="single" w:sz="4" w:space="0" w:color="auto"/>
              <w:left w:val="nil"/>
              <w:bottom w:val="single" w:sz="8" w:space="0" w:color="auto"/>
              <w:right w:val="nil"/>
            </w:tcBorders>
            <w:shd w:val="clear" w:color="auto" w:fill="auto"/>
            <w:vAlign w:val="center"/>
            <w:hideMark/>
          </w:tcPr>
          <w:p w14:paraId="4EB5557A" w14:textId="77777777" w:rsidR="00FC78BE" w:rsidRPr="00FC78BE" w:rsidRDefault="00FC78BE" w:rsidP="00FC78BE">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Licence</w:t>
            </w:r>
          </w:p>
        </w:tc>
      </w:tr>
      <w:tr w:rsidR="00FC78BE" w:rsidRPr="00FC78BE" w14:paraId="7A8A16A5" w14:textId="77777777" w:rsidTr="00FC78BE">
        <w:trPr>
          <w:trHeight w:val="645"/>
        </w:trPr>
        <w:tc>
          <w:tcPr>
            <w:tcW w:w="1420" w:type="dxa"/>
            <w:tcBorders>
              <w:top w:val="nil"/>
              <w:left w:val="nil"/>
              <w:bottom w:val="nil"/>
              <w:right w:val="nil"/>
            </w:tcBorders>
            <w:shd w:val="clear" w:color="auto" w:fill="auto"/>
            <w:noWrap/>
            <w:vAlign w:val="center"/>
            <w:hideMark/>
          </w:tcPr>
          <w:p w14:paraId="2B5E2FC4"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Unity</w:t>
            </w:r>
          </w:p>
        </w:tc>
        <w:tc>
          <w:tcPr>
            <w:tcW w:w="1399" w:type="dxa"/>
            <w:tcBorders>
              <w:top w:val="nil"/>
              <w:left w:val="nil"/>
              <w:bottom w:val="nil"/>
              <w:right w:val="nil"/>
            </w:tcBorders>
            <w:shd w:val="clear" w:color="auto" w:fill="auto"/>
            <w:vAlign w:val="center"/>
            <w:hideMark/>
          </w:tcPr>
          <w:p w14:paraId="575B44EC"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C#</w:t>
            </w:r>
          </w:p>
        </w:tc>
        <w:tc>
          <w:tcPr>
            <w:tcW w:w="1282" w:type="dxa"/>
            <w:tcBorders>
              <w:top w:val="nil"/>
              <w:left w:val="nil"/>
              <w:bottom w:val="nil"/>
              <w:right w:val="nil"/>
            </w:tcBorders>
            <w:shd w:val="clear" w:color="auto" w:fill="auto"/>
            <w:vAlign w:val="center"/>
            <w:hideMark/>
          </w:tcPr>
          <w:p w14:paraId="636FFFF4"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NET + WASM</w:t>
            </w:r>
          </w:p>
        </w:tc>
        <w:tc>
          <w:tcPr>
            <w:tcW w:w="822" w:type="dxa"/>
            <w:tcBorders>
              <w:top w:val="nil"/>
              <w:left w:val="nil"/>
              <w:bottom w:val="nil"/>
              <w:right w:val="nil"/>
            </w:tcBorders>
            <w:shd w:val="clear" w:color="auto" w:fill="auto"/>
            <w:vAlign w:val="center"/>
            <w:hideMark/>
          </w:tcPr>
          <w:p w14:paraId="5ABB14E5"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Ano</w:t>
            </w:r>
          </w:p>
        </w:tc>
        <w:tc>
          <w:tcPr>
            <w:tcW w:w="1398" w:type="dxa"/>
            <w:tcBorders>
              <w:top w:val="nil"/>
              <w:left w:val="nil"/>
              <w:bottom w:val="nil"/>
              <w:right w:val="nil"/>
            </w:tcBorders>
            <w:shd w:val="clear" w:color="auto" w:fill="auto"/>
            <w:vAlign w:val="center"/>
            <w:hideMark/>
          </w:tcPr>
          <w:p w14:paraId="561D8C8D"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FBX, OBJ, DAE,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STL aj.</w:t>
            </w:r>
          </w:p>
        </w:tc>
        <w:tc>
          <w:tcPr>
            <w:tcW w:w="1339" w:type="dxa"/>
            <w:tcBorders>
              <w:top w:val="nil"/>
              <w:left w:val="nil"/>
              <w:bottom w:val="nil"/>
              <w:right w:val="nil"/>
            </w:tcBorders>
            <w:shd w:val="clear" w:color="auto" w:fill="auto"/>
            <w:vAlign w:val="center"/>
            <w:hideMark/>
          </w:tcPr>
          <w:p w14:paraId="46A5E4A0"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bin</w:t>
            </w:r>
          </w:p>
        </w:tc>
        <w:tc>
          <w:tcPr>
            <w:tcW w:w="1120" w:type="dxa"/>
            <w:tcBorders>
              <w:top w:val="nil"/>
              <w:left w:val="nil"/>
              <w:bottom w:val="nil"/>
              <w:right w:val="nil"/>
            </w:tcBorders>
            <w:shd w:val="clear" w:color="auto" w:fill="auto"/>
            <w:vAlign w:val="center"/>
            <w:hideMark/>
          </w:tcPr>
          <w:p w14:paraId="65409B13" w14:textId="77777777" w:rsidR="00FC78BE" w:rsidRPr="00FC78BE" w:rsidRDefault="00FC78BE" w:rsidP="00FC78BE">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Proprietary</w:t>
            </w:r>
            <w:proofErr w:type="spellEnd"/>
          </w:p>
        </w:tc>
      </w:tr>
      <w:tr w:rsidR="00FC78BE" w:rsidRPr="00FC78BE" w14:paraId="18FBBD42" w14:textId="77777777" w:rsidTr="00FC78BE">
        <w:trPr>
          <w:trHeight w:val="735"/>
        </w:trPr>
        <w:tc>
          <w:tcPr>
            <w:tcW w:w="1420" w:type="dxa"/>
            <w:tcBorders>
              <w:top w:val="nil"/>
              <w:left w:val="nil"/>
              <w:bottom w:val="nil"/>
              <w:right w:val="nil"/>
            </w:tcBorders>
            <w:shd w:val="clear" w:color="auto" w:fill="auto"/>
            <w:noWrap/>
            <w:vAlign w:val="center"/>
            <w:hideMark/>
          </w:tcPr>
          <w:p w14:paraId="1E93A39E" w14:textId="77777777" w:rsidR="00FC78BE" w:rsidRPr="00FC78BE" w:rsidRDefault="00FC78BE" w:rsidP="00FC78BE">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Unreal</w:t>
            </w:r>
            <w:proofErr w:type="spellEnd"/>
            <w:r w:rsidRPr="00FC78BE">
              <w:rPr>
                <w:rFonts w:eastAsia="Times New Roman" w:cs="Calibri"/>
                <w:color w:val="000000"/>
                <w:sz w:val="18"/>
                <w:szCs w:val="18"/>
              </w:rPr>
              <w:t xml:space="preserve"> </w:t>
            </w:r>
            <w:proofErr w:type="spellStart"/>
            <w:r w:rsidRPr="00FC78BE">
              <w:rPr>
                <w:rFonts w:eastAsia="Times New Roman" w:cs="Calibri"/>
                <w:color w:val="000000"/>
                <w:sz w:val="18"/>
                <w:szCs w:val="18"/>
              </w:rPr>
              <w:t>Engine</w:t>
            </w:r>
            <w:proofErr w:type="spellEnd"/>
          </w:p>
        </w:tc>
        <w:tc>
          <w:tcPr>
            <w:tcW w:w="1399" w:type="dxa"/>
            <w:tcBorders>
              <w:top w:val="nil"/>
              <w:left w:val="nil"/>
              <w:bottom w:val="nil"/>
              <w:right w:val="nil"/>
            </w:tcBorders>
            <w:shd w:val="clear" w:color="auto" w:fill="auto"/>
            <w:vAlign w:val="center"/>
            <w:hideMark/>
          </w:tcPr>
          <w:p w14:paraId="20F898A0"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C++</w:t>
            </w:r>
          </w:p>
        </w:tc>
        <w:tc>
          <w:tcPr>
            <w:tcW w:w="1282" w:type="dxa"/>
            <w:tcBorders>
              <w:top w:val="nil"/>
              <w:left w:val="nil"/>
              <w:bottom w:val="nil"/>
              <w:right w:val="nil"/>
            </w:tcBorders>
            <w:shd w:val="clear" w:color="auto" w:fill="auto"/>
            <w:vAlign w:val="center"/>
            <w:hideMark/>
          </w:tcPr>
          <w:p w14:paraId="7C03FCC0"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plugin</w:t>
            </w:r>
          </w:p>
        </w:tc>
        <w:tc>
          <w:tcPr>
            <w:tcW w:w="822" w:type="dxa"/>
            <w:tcBorders>
              <w:top w:val="nil"/>
              <w:left w:val="nil"/>
              <w:bottom w:val="nil"/>
              <w:right w:val="nil"/>
            </w:tcBorders>
            <w:shd w:val="clear" w:color="auto" w:fill="auto"/>
            <w:vAlign w:val="center"/>
            <w:hideMark/>
          </w:tcPr>
          <w:p w14:paraId="40044EA8"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Ne</w:t>
            </w:r>
          </w:p>
        </w:tc>
        <w:tc>
          <w:tcPr>
            <w:tcW w:w="1398" w:type="dxa"/>
            <w:tcBorders>
              <w:top w:val="nil"/>
              <w:left w:val="nil"/>
              <w:bottom w:val="nil"/>
              <w:right w:val="nil"/>
            </w:tcBorders>
            <w:shd w:val="clear" w:color="auto" w:fill="auto"/>
            <w:vAlign w:val="center"/>
            <w:hideMark/>
          </w:tcPr>
          <w:p w14:paraId="004A5515"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FBX, OBJ, MAX, BLEND,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xml:space="preserve"> aj.</w:t>
            </w:r>
          </w:p>
        </w:tc>
        <w:tc>
          <w:tcPr>
            <w:tcW w:w="1339" w:type="dxa"/>
            <w:tcBorders>
              <w:top w:val="nil"/>
              <w:left w:val="nil"/>
              <w:bottom w:val="nil"/>
              <w:right w:val="nil"/>
            </w:tcBorders>
            <w:shd w:val="clear" w:color="auto" w:fill="auto"/>
            <w:vAlign w:val="center"/>
            <w:hideMark/>
          </w:tcPr>
          <w:p w14:paraId="3EAEB622"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bin</w:t>
            </w:r>
          </w:p>
        </w:tc>
        <w:tc>
          <w:tcPr>
            <w:tcW w:w="1120" w:type="dxa"/>
            <w:tcBorders>
              <w:top w:val="nil"/>
              <w:left w:val="nil"/>
              <w:bottom w:val="nil"/>
              <w:right w:val="nil"/>
            </w:tcBorders>
            <w:shd w:val="clear" w:color="auto" w:fill="auto"/>
            <w:vAlign w:val="center"/>
            <w:hideMark/>
          </w:tcPr>
          <w:p w14:paraId="4F8E1656" w14:textId="77777777" w:rsidR="00FC78BE" w:rsidRPr="00FC78BE" w:rsidRDefault="00FC78BE" w:rsidP="00FC78BE">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Proprietary</w:t>
            </w:r>
            <w:proofErr w:type="spellEnd"/>
          </w:p>
        </w:tc>
      </w:tr>
      <w:tr w:rsidR="00FC78BE" w:rsidRPr="00FC78BE" w14:paraId="504E96A9" w14:textId="77777777" w:rsidTr="00FC78BE">
        <w:trPr>
          <w:trHeight w:val="1020"/>
        </w:trPr>
        <w:tc>
          <w:tcPr>
            <w:tcW w:w="1420" w:type="dxa"/>
            <w:tcBorders>
              <w:top w:val="nil"/>
              <w:left w:val="nil"/>
              <w:bottom w:val="single" w:sz="4" w:space="0" w:color="auto"/>
              <w:right w:val="nil"/>
            </w:tcBorders>
            <w:shd w:val="clear" w:color="auto" w:fill="auto"/>
            <w:noWrap/>
            <w:vAlign w:val="center"/>
            <w:hideMark/>
          </w:tcPr>
          <w:p w14:paraId="0C98428E"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Godot</w:t>
            </w:r>
          </w:p>
        </w:tc>
        <w:tc>
          <w:tcPr>
            <w:tcW w:w="1399" w:type="dxa"/>
            <w:tcBorders>
              <w:top w:val="nil"/>
              <w:left w:val="nil"/>
              <w:bottom w:val="single" w:sz="4" w:space="0" w:color="auto"/>
              <w:right w:val="nil"/>
            </w:tcBorders>
            <w:shd w:val="clear" w:color="auto" w:fill="auto"/>
            <w:vAlign w:val="center"/>
            <w:hideMark/>
          </w:tcPr>
          <w:p w14:paraId="483DF031" w14:textId="77777777" w:rsidR="00FC78BE" w:rsidRPr="00FC78BE" w:rsidRDefault="00FC78BE" w:rsidP="00FC78BE">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GDScript</w:t>
            </w:r>
            <w:proofErr w:type="spellEnd"/>
            <w:r w:rsidRPr="00FC78BE">
              <w:rPr>
                <w:rFonts w:eastAsia="Times New Roman" w:cs="Calibri"/>
                <w:color w:val="000000"/>
                <w:sz w:val="18"/>
                <w:szCs w:val="18"/>
              </w:rPr>
              <w:t xml:space="preserve"> (podobný Pythonu), C#, C++</w:t>
            </w:r>
          </w:p>
        </w:tc>
        <w:tc>
          <w:tcPr>
            <w:tcW w:w="1282" w:type="dxa"/>
            <w:tcBorders>
              <w:top w:val="nil"/>
              <w:left w:val="nil"/>
              <w:bottom w:val="single" w:sz="4" w:space="0" w:color="auto"/>
              <w:right w:val="nil"/>
            </w:tcBorders>
            <w:shd w:val="clear" w:color="auto" w:fill="auto"/>
            <w:vAlign w:val="center"/>
            <w:hideMark/>
          </w:tcPr>
          <w:p w14:paraId="0B3460E5" w14:textId="1777CA5F" w:rsidR="00FC78BE" w:rsidRPr="00FC78BE" w:rsidRDefault="00FC78BE" w:rsidP="00FC78BE">
            <w:pPr>
              <w:spacing w:after="0" w:line="240" w:lineRule="auto"/>
              <w:jc w:val="center"/>
              <w:rPr>
                <w:rFonts w:eastAsia="Times New Roman" w:cs="Calibri"/>
                <w:color w:val="000000"/>
                <w:sz w:val="18"/>
                <w:szCs w:val="18"/>
              </w:rPr>
            </w:pPr>
            <w:r w:rsidRPr="00CC22A1">
              <w:rPr>
                <w:rFonts w:eastAsia="Times New Roman" w:cs="Calibri"/>
                <w:color w:val="000000"/>
                <w:sz w:val="18"/>
                <w:szCs w:val="18"/>
              </w:rPr>
              <w:t>WASM</w:t>
            </w:r>
          </w:p>
        </w:tc>
        <w:tc>
          <w:tcPr>
            <w:tcW w:w="822" w:type="dxa"/>
            <w:tcBorders>
              <w:top w:val="nil"/>
              <w:left w:val="nil"/>
              <w:bottom w:val="single" w:sz="4" w:space="0" w:color="auto"/>
              <w:right w:val="nil"/>
            </w:tcBorders>
            <w:shd w:val="clear" w:color="auto" w:fill="auto"/>
            <w:vAlign w:val="center"/>
            <w:hideMark/>
          </w:tcPr>
          <w:p w14:paraId="7375E38A"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Ano</w:t>
            </w:r>
          </w:p>
        </w:tc>
        <w:tc>
          <w:tcPr>
            <w:tcW w:w="1398" w:type="dxa"/>
            <w:tcBorders>
              <w:top w:val="nil"/>
              <w:left w:val="nil"/>
              <w:bottom w:val="single" w:sz="4" w:space="0" w:color="auto"/>
              <w:right w:val="nil"/>
            </w:tcBorders>
            <w:shd w:val="clear" w:color="auto" w:fill="auto"/>
            <w:vAlign w:val="center"/>
            <w:hideMark/>
          </w:tcPr>
          <w:p w14:paraId="0CA727BC"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DAE,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OBJ, JSON a další</w:t>
            </w:r>
          </w:p>
        </w:tc>
        <w:tc>
          <w:tcPr>
            <w:tcW w:w="1339" w:type="dxa"/>
            <w:tcBorders>
              <w:top w:val="nil"/>
              <w:left w:val="nil"/>
              <w:bottom w:val="single" w:sz="4" w:space="0" w:color="auto"/>
              <w:right w:val="nil"/>
            </w:tcBorders>
            <w:shd w:val="clear" w:color="auto" w:fill="auto"/>
            <w:vAlign w:val="center"/>
            <w:hideMark/>
          </w:tcPr>
          <w:p w14:paraId="03AC21DB"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bin, DAE,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xml:space="preserve"> a další</w:t>
            </w:r>
          </w:p>
        </w:tc>
        <w:tc>
          <w:tcPr>
            <w:tcW w:w="1120" w:type="dxa"/>
            <w:tcBorders>
              <w:top w:val="nil"/>
              <w:left w:val="nil"/>
              <w:bottom w:val="single" w:sz="4" w:space="0" w:color="auto"/>
              <w:right w:val="nil"/>
            </w:tcBorders>
            <w:shd w:val="clear" w:color="auto" w:fill="auto"/>
            <w:vAlign w:val="center"/>
            <w:hideMark/>
          </w:tcPr>
          <w:p w14:paraId="7D9B77C4"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MIT Licence</w:t>
            </w:r>
          </w:p>
        </w:tc>
      </w:tr>
    </w:tbl>
    <w:p w14:paraId="5F497916" w14:textId="77777777" w:rsidR="009974AA" w:rsidRDefault="009974AA" w:rsidP="00467A7E"/>
    <w:p w14:paraId="454AE9F6" w14:textId="5E8C3FEB" w:rsidR="00467A7E" w:rsidRDefault="009974AA" w:rsidP="003D61E1">
      <w:pPr>
        <w:pStyle w:val="Normlnprvnodsazen"/>
      </w:pPr>
      <w:r>
        <w:t xml:space="preserve">Jelikož desktopové herní </w:t>
      </w:r>
      <w:proofErr w:type="spellStart"/>
      <w:r>
        <w:t>enginy</w:t>
      </w:r>
      <w:proofErr w:type="spellEnd"/>
      <w:r>
        <w:t xml:space="preserve"> jsou založené na exportu skrze WASM </w:t>
      </w:r>
      <w:r w:rsidR="003D61E1">
        <w:t xml:space="preserve">není možné rychlé </w:t>
      </w:r>
      <w:r w:rsidR="0052065A" w:rsidRPr="0052065A">
        <w:t>prototypován</w:t>
      </w:r>
      <w:r>
        <w:t>í při vývoj</w:t>
      </w:r>
      <w:r w:rsidR="0052065A" w:rsidRPr="0052065A">
        <w:t>.</w:t>
      </w:r>
      <w:r w:rsidR="00467A7E">
        <w:t xml:space="preserve"> Rychlost iterací </w:t>
      </w:r>
      <w:r>
        <w:t xml:space="preserve">pro webový vývoj v Unity </w:t>
      </w:r>
      <w:r w:rsidR="00467A7E">
        <w:t xml:space="preserve">se snaží řešit software </w:t>
      </w:r>
      <w:proofErr w:type="spellStart"/>
      <w:r w:rsidR="00467A7E">
        <w:rPr>
          <w:i/>
          <w:iCs/>
        </w:rPr>
        <w:t>Needle</w:t>
      </w:r>
      <w:proofErr w:type="spellEnd"/>
      <w:r w:rsidR="00467A7E">
        <w:rPr>
          <w:i/>
          <w:iCs/>
        </w:rPr>
        <w:t xml:space="preserve"> </w:t>
      </w:r>
      <w:proofErr w:type="spellStart"/>
      <w:r w:rsidR="00467A7E">
        <w:rPr>
          <w:i/>
          <w:iCs/>
        </w:rPr>
        <w:t>Tools</w:t>
      </w:r>
      <w:proofErr w:type="spellEnd"/>
      <w:r w:rsidR="00467A7E">
        <w:t>, (</w:t>
      </w:r>
      <w:r w:rsidR="00467A7E" w:rsidRPr="00467A7E">
        <w:rPr>
          <w:highlight w:val="yellow"/>
        </w:rPr>
        <w:t>viz. kap</w:t>
      </w:r>
      <w:r w:rsidR="00467A7E">
        <w:t xml:space="preserve">), který poskytuje propojení práce v Unity Editoru se </w:t>
      </w:r>
      <w:proofErr w:type="spellStart"/>
      <w:r w:rsidR="00467A7E">
        <w:t>virutálním</w:t>
      </w:r>
      <w:proofErr w:type="spellEnd"/>
      <w:r w:rsidR="00467A7E">
        <w:t xml:space="preserve"> prostředím na webu, skrze </w:t>
      </w:r>
      <w:proofErr w:type="spellStart"/>
      <w:r w:rsidR="00467A7E">
        <w:t>trasformace</w:t>
      </w:r>
      <w:proofErr w:type="spellEnd"/>
      <w:r w:rsidR="00467A7E">
        <w:t xml:space="preserve"> Unity scén do </w:t>
      </w:r>
      <w:proofErr w:type="spellStart"/>
      <w:r w:rsidR="00467A7E">
        <w:t>renderovacího</w:t>
      </w:r>
      <w:proofErr w:type="spellEnd"/>
      <w:r w:rsidR="00467A7E">
        <w:t xml:space="preserve"> </w:t>
      </w:r>
      <w:proofErr w:type="spellStart"/>
      <w:r w:rsidR="00467A7E">
        <w:t>enginu</w:t>
      </w:r>
      <w:proofErr w:type="spellEnd"/>
      <w:r w:rsidR="00467A7E">
        <w:t xml:space="preserve"> three.js s využitím jazyka </w:t>
      </w:r>
      <w:proofErr w:type="spellStart"/>
      <w:r w:rsidR="00467A7E">
        <w:t>TypeScript</w:t>
      </w:r>
      <w:proofErr w:type="spellEnd"/>
      <w:r w:rsidR="00467A7E">
        <w:t xml:space="preserve"> pro tvorbu komponent.</w:t>
      </w:r>
      <w:r w:rsidR="00E86C62">
        <w:t xml:space="preserve"> </w:t>
      </w:r>
    </w:p>
    <w:p w14:paraId="2FC37AA1" w14:textId="773B3D76" w:rsidR="00DD14B6" w:rsidRPr="00C82D06" w:rsidRDefault="003D61E1" w:rsidP="00C82D06">
      <w:pPr>
        <w:pStyle w:val="Normlnprvnodsazen"/>
        <w:rPr>
          <w:lang w:val="en-US"/>
        </w:rPr>
      </w:pPr>
      <w:r>
        <w:t xml:space="preserve">Tyto herní </w:t>
      </w:r>
      <w:proofErr w:type="spellStart"/>
      <w:r>
        <w:t>enigny</w:t>
      </w:r>
      <w:proofErr w:type="spellEnd"/>
      <w:r>
        <w:t xml:space="preserve"> jsou optimalizovány pro tvorbu tradiční Desktop 3D imerzních prostředí a zážitků. </w:t>
      </w:r>
      <w:proofErr w:type="spellStart"/>
      <w:r>
        <w:t>Wonderland</w:t>
      </w:r>
      <w:proofErr w:type="spellEnd"/>
      <w:r>
        <w:t xml:space="preserve"> </w:t>
      </w:r>
      <w:proofErr w:type="spellStart"/>
      <w:r>
        <w:t>Engine</w:t>
      </w:r>
      <w:proofErr w:type="spellEnd"/>
      <w:r>
        <w:t xml:space="preserve"> je herní </w:t>
      </w:r>
      <w:proofErr w:type="spellStart"/>
      <w:r>
        <w:t>engine</w:t>
      </w:r>
      <w:proofErr w:type="spellEnd"/>
      <w:r>
        <w:t xml:space="preserve"> optimalizován pro tvorbu virtuálních zážitků.</w:t>
      </w:r>
      <w:r w:rsidR="00C82D06">
        <w:t xml:space="preserve"> Jedná se o desktopový editor a webový </w:t>
      </w:r>
      <w:proofErr w:type="spellStart"/>
      <w:r w:rsidR="00C82D06">
        <w:t>javascriptový</w:t>
      </w:r>
      <w:proofErr w:type="spellEnd"/>
      <w:r w:rsidR="00C82D06">
        <w:t xml:space="preserve"> runtime.</w:t>
      </w:r>
      <w:r w:rsidR="00F629CF">
        <w:t xml:space="preserve"> </w:t>
      </w:r>
      <w:proofErr w:type="spellStart"/>
      <w:r w:rsidR="00F629CF">
        <w:t>Wonderland</w:t>
      </w:r>
      <w:proofErr w:type="spellEnd"/>
      <w:r w:rsidR="00F629CF">
        <w:t xml:space="preserve"> </w:t>
      </w:r>
      <w:proofErr w:type="spellStart"/>
      <w:r w:rsidR="00F629CF">
        <w:t>engine</w:t>
      </w:r>
      <w:proofErr w:type="spellEnd"/>
      <w:r w:rsidR="00F629CF">
        <w:t xml:space="preserve"> je vyvinut především pro tvorbu 3D na webu spolu s optimalizací výkonu, která je pro web důležitá. </w:t>
      </w:r>
    </w:p>
    <w:p w14:paraId="6395AB55" w14:textId="6C23066F" w:rsidR="000D323F" w:rsidRDefault="000D323F" w:rsidP="000D323F">
      <w:pPr>
        <w:pStyle w:val="Heading3"/>
      </w:pPr>
      <w:proofErr w:type="spellStart"/>
      <w:r>
        <w:t>Rendering</w:t>
      </w:r>
      <w:proofErr w:type="spellEnd"/>
      <w:r>
        <w:t xml:space="preserve"> </w:t>
      </w:r>
      <w:proofErr w:type="spellStart"/>
      <w:r>
        <w:t>enginy</w:t>
      </w:r>
      <w:proofErr w:type="spellEnd"/>
    </w:p>
    <w:p w14:paraId="43D00F99" w14:textId="77777777" w:rsidR="00386DB5" w:rsidRDefault="00386DB5" w:rsidP="00386DB5">
      <w:pPr>
        <w:pStyle w:val="Normlnprvnodsazen"/>
        <w:ind w:firstLine="0"/>
        <w:rPr>
          <w:lang w:eastAsia="en-US"/>
        </w:rPr>
      </w:pPr>
      <w:r w:rsidRPr="002413F8">
        <w:rPr>
          <w:highlight w:val="yellow"/>
          <w:lang w:eastAsia="en-US"/>
        </w:rPr>
        <w:t xml:space="preserve">Vysokoúrovňové knihovny jako Three.js,  Babylon.js, </w:t>
      </w:r>
      <w:proofErr w:type="spellStart"/>
      <w:r w:rsidRPr="002413F8">
        <w:rPr>
          <w:highlight w:val="yellow"/>
          <w:lang w:eastAsia="en-US"/>
        </w:rPr>
        <w:t>PlayCanvas</w:t>
      </w:r>
      <w:proofErr w:type="spellEnd"/>
      <w:r w:rsidRPr="002413F8">
        <w:rPr>
          <w:highlight w:val="yellow"/>
          <w:lang w:eastAsia="en-US"/>
        </w:rPr>
        <w:t xml:space="preserve">, </w:t>
      </w:r>
      <w:proofErr w:type="spellStart"/>
      <w:r w:rsidRPr="002413F8">
        <w:rPr>
          <w:highlight w:val="yellow"/>
          <w:lang w:eastAsia="en-US"/>
        </w:rPr>
        <w:t>SceneGL</w:t>
      </w:r>
      <w:proofErr w:type="spellEnd"/>
      <w:r w:rsidRPr="002413F8">
        <w:rPr>
          <w:highlight w:val="yellow"/>
          <w:lang w:eastAsia="en-US"/>
        </w:rPr>
        <w:t xml:space="preserve">, </w:t>
      </w:r>
      <w:proofErr w:type="spellStart"/>
      <w:r w:rsidRPr="002413F8">
        <w:rPr>
          <w:highlight w:val="yellow"/>
          <w:lang w:eastAsia="en-US"/>
        </w:rPr>
        <w:t>PhiloGL</w:t>
      </w:r>
      <w:proofErr w:type="spellEnd"/>
      <w:r w:rsidRPr="002413F8">
        <w:rPr>
          <w:highlight w:val="yellow"/>
          <w:lang w:eastAsia="en-US"/>
        </w:rPr>
        <w:t xml:space="preserve"> a další umožňují vytvářet složité 3D animace, které jsou připraveny k zobrazení v prohlížeči, bez velkého úsilí, které by bylo vyžadováno při vytváření samostatné (nativní </w:t>
      </w:r>
      <w:proofErr w:type="spellStart"/>
      <w:r w:rsidRPr="002413F8">
        <w:rPr>
          <w:highlight w:val="yellow"/>
          <w:lang w:eastAsia="en-US"/>
        </w:rPr>
        <w:t>WebGL</w:t>
      </w:r>
      <w:proofErr w:type="spellEnd"/>
      <w:r w:rsidRPr="002413F8">
        <w:rPr>
          <w:highlight w:val="yellow"/>
          <w:lang w:eastAsia="en-US"/>
        </w:rPr>
        <w:t>) nebo tradiční aplikace s použitím pluginů.</w:t>
      </w:r>
    </w:p>
    <w:p w14:paraId="003E73F7" w14:textId="76A746DE" w:rsidR="00386DB5" w:rsidRDefault="00386DB5" w:rsidP="00386DB5">
      <w:pPr>
        <w:rPr>
          <w:b/>
          <w:bCs/>
          <w:highlight w:val="yellow"/>
        </w:rPr>
      </w:pPr>
      <w:r w:rsidRPr="002413F8">
        <w:rPr>
          <w:b/>
          <w:bCs/>
          <w:highlight w:val="yellow"/>
        </w:rPr>
        <w:lastRenderedPageBreak/>
        <w:t>Three.js</w:t>
      </w:r>
    </w:p>
    <w:p w14:paraId="058E6515" w14:textId="7F7FC42E" w:rsidR="00282527" w:rsidRPr="008F062B" w:rsidRDefault="00282527" w:rsidP="00262EC3">
      <w:pPr>
        <w:pStyle w:val="Normlnprvnodsazen"/>
        <w:ind w:firstLine="0"/>
        <w:rPr>
          <w:lang w:eastAsia="en-US"/>
        </w:rPr>
      </w:pPr>
      <w:r w:rsidRPr="008F062B">
        <w:rPr>
          <w:lang w:eastAsia="en-US"/>
        </w:rPr>
        <w:t>Jedná se o Javascript knihovnu, tvořící abstrakci pro práci s </w:t>
      </w:r>
      <w:proofErr w:type="spellStart"/>
      <w:r w:rsidRPr="008F062B">
        <w:rPr>
          <w:lang w:eastAsia="en-US"/>
        </w:rPr>
        <w:t>WebGL</w:t>
      </w:r>
      <w:proofErr w:type="spellEnd"/>
      <w:r w:rsidRPr="008F062B">
        <w:rPr>
          <w:lang w:eastAsia="en-US"/>
        </w:rPr>
        <w:t xml:space="preserve">. Knihovna byla vytvořena Ricardem </w:t>
      </w:r>
      <w:proofErr w:type="spellStart"/>
      <w:r w:rsidRPr="008F062B">
        <w:rPr>
          <w:lang w:eastAsia="en-US"/>
        </w:rPr>
        <w:t>Cabellem</w:t>
      </w:r>
      <w:proofErr w:type="spellEnd"/>
      <w:r w:rsidRPr="008F062B">
        <w:rPr>
          <w:lang w:eastAsia="en-US"/>
        </w:rPr>
        <w:t xml:space="preserve"> (Mr. </w:t>
      </w:r>
      <w:proofErr w:type="spellStart"/>
      <w:r w:rsidRPr="008F062B">
        <w:rPr>
          <w:lang w:eastAsia="en-US"/>
        </w:rPr>
        <w:t>Doob</w:t>
      </w:r>
      <w:proofErr w:type="spellEnd"/>
      <w:r w:rsidRPr="008F062B">
        <w:rPr>
          <w:lang w:eastAsia="en-US"/>
        </w:rPr>
        <w:t xml:space="preserve">) a je publikována pod MIT Licencí. Jedná </w:t>
      </w:r>
      <w:r w:rsidR="006D4E47" w:rsidRPr="008F062B">
        <w:rPr>
          <w:lang w:eastAsia="en-US"/>
        </w:rPr>
        <w:t xml:space="preserve">se o </w:t>
      </w:r>
      <w:r w:rsidR="00897D31" w:rsidRPr="008F062B">
        <w:rPr>
          <w:lang w:eastAsia="en-US"/>
        </w:rPr>
        <w:t xml:space="preserve">velice populární knihovnu (více nežli 1.1 mil. instalací skrze </w:t>
      </w:r>
      <w:proofErr w:type="spellStart"/>
      <w:r w:rsidR="00897D31" w:rsidRPr="008F062B">
        <w:rPr>
          <w:lang w:eastAsia="en-US"/>
        </w:rPr>
        <w:t>npm</w:t>
      </w:r>
      <w:proofErr w:type="spellEnd"/>
      <w:r w:rsidR="00897D31" w:rsidRPr="008F062B">
        <w:rPr>
          <w:lang w:eastAsia="en-US"/>
        </w:rPr>
        <w:t xml:space="preserve">), která je v aktivním vývoji. </w:t>
      </w:r>
      <w:r w:rsidR="00897D31" w:rsidRPr="008F062B">
        <w:rPr>
          <w:lang w:eastAsia="en-US"/>
        </w:rPr>
        <w:fldChar w:fldCharType="begin"/>
      </w:r>
      <w:r w:rsidR="00897D31" w:rsidRPr="008F062B">
        <w:rPr>
          <w:lang w:eastAsia="en-US"/>
        </w:rPr>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00897D31" w:rsidRPr="008F062B">
        <w:rPr>
          <w:lang w:eastAsia="en-US"/>
        </w:rPr>
        <w:fldChar w:fldCharType="separate"/>
      </w:r>
      <w:r w:rsidR="00897D31" w:rsidRPr="008F062B">
        <w:t>(npm 2023)</w:t>
      </w:r>
      <w:r w:rsidR="00897D31" w:rsidRPr="008F062B">
        <w:rPr>
          <w:lang w:eastAsia="en-US"/>
        </w:rPr>
        <w:fldChar w:fldCharType="end"/>
      </w:r>
      <w:r w:rsidR="00897D31" w:rsidRPr="008F062B">
        <w:rPr>
          <w:lang w:eastAsia="en-US"/>
        </w:rPr>
        <w:t xml:space="preserve"> Knihovna poskytuje velice detailní a udržovanou dokumentaci,</w:t>
      </w:r>
      <w:r w:rsidR="008F062B">
        <w:rPr>
          <w:lang w:eastAsia="en-US"/>
        </w:rPr>
        <w:t xml:space="preserve"> širokou komunitu s řadou již existujících implementací.</w:t>
      </w:r>
      <w:r w:rsidR="00897D31" w:rsidRPr="008F062B">
        <w:rPr>
          <w:lang w:eastAsia="en-US"/>
        </w:rPr>
        <w:t xml:space="preserve"> </w:t>
      </w:r>
      <w:r w:rsidR="008F062B">
        <w:rPr>
          <w:lang w:eastAsia="en-US"/>
        </w:rPr>
        <w:t>Z</w:t>
      </w:r>
      <w:r w:rsidR="00897D31" w:rsidRPr="008F062B">
        <w:rPr>
          <w:lang w:eastAsia="en-US"/>
        </w:rPr>
        <w:t> tohoto důvodu je three.js de-facto standard pro renderování 3D grafiky na webu</w:t>
      </w:r>
      <w:r w:rsidR="008F062B">
        <w:rPr>
          <w:lang w:eastAsia="en-US"/>
        </w:rPr>
        <w:t xml:space="preserve"> </w:t>
      </w:r>
      <w:r w:rsidR="008F062B">
        <w:rPr>
          <w:lang w:eastAsia="en-US"/>
        </w:rPr>
        <w:fldChar w:fldCharType="begin"/>
      </w:r>
      <w:r w:rsidR="008F062B">
        <w:rPr>
          <w:lang w:eastAsia="en-US"/>
        </w:rP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rsidR="008F062B">
        <w:rPr>
          <w:lang w:eastAsia="en-US"/>
        </w:rPr>
        <w:fldChar w:fldCharType="separate"/>
      </w:r>
      <w:r w:rsidR="008F062B" w:rsidRPr="008F062B">
        <w:t>(Meta Developers 2022)</w:t>
      </w:r>
      <w:r w:rsidR="008F062B">
        <w:rPr>
          <w:lang w:eastAsia="en-US"/>
        </w:rPr>
        <w:fldChar w:fldCharType="end"/>
      </w:r>
      <w:r w:rsidR="00897D31" w:rsidRPr="008F062B">
        <w:rPr>
          <w:lang w:eastAsia="en-US"/>
        </w:rPr>
        <w:t>.</w:t>
      </w:r>
      <w:r w:rsidR="00262EC3">
        <w:rPr>
          <w:lang w:eastAsia="en-US"/>
        </w:rPr>
        <w:t xml:space="preserve"> </w:t>
      </w:r>
      <w:r w:rsidR="00897D31" w:rsidRPr="008F062B">
        <w:rPr>
          <w:lang w:eastAsia="en-US"/>
        </w:rPr>
        <w:t xml:space="preserve">Three.js vytváří vlastní ekosystém frameworků a implementací, které </w:t>
      </w:r>
      <w:r w:rsidR="00467A7E" w:rsidRPr="008F062B">
        <w:rPr>
          <w:lang w:eastAsia="en-US"/>
        </w:rPr>
        <w:t>rozšiřují</w:t>
      </w:r>
      <w:r w:rsidR="00897D31" w:rsidRPr="008F062B">
        <w:rPr>
          <w:lang w:eastAsia="en-US"/>
        </w:rPr>
        <w:t xml:space="preserve"> její funkcionalitu např. r3f – tvorba 3D UI, </w:t>
      </w:r>
      <w:proofErr w:type="spellStart"/>
      <w:r w:rsidR="00897D31" w:rsidRPr="008F062B">
        <w:rPr>
          <w:lang w:eastAsia="en-US"/>
        </w:rPr>
        <w:t>aframe</w:t>
      </w:r>
      <w:proofErr w:type="spellEnd"/>
      <w:r w:rsidR="00897D31" w:rsidRPr="008F062B">
        <w:rPr>
          <w:lang w:eastAsia="en-US"/>
        </w:rPr>
        <w:t xml:space="preserve"> – systém pro tvorbu VP a následně i konkrétní implementace v případě geoprostorových informací např. </w:t>
      </w:r>
      <w:r w:rsidR="00B75120" w:rsidRPr="008F062B">
        <w:rPr>
          <w:lang w:eastAsia="en-US"/>
        </w:rPr>
        <w:t xml:space="preserve">qgis2three.js plugin, </w:t>
      </w:r>
      <w:proofErr w:type="spellStart"/>
      <w:r w:rsidR="00897D31" w:rsidRPr="008F062B">
        <w:rPr>
          <w:lang w:eastAsia="en-US"/>
        </w:rPr>
        <w:t>ITowns</w:t>
      </w:r>
      <w:proofErr w:type="spellEnd"/>
      <w:r w:rsidR="00897D31" w:rsidRPr="008F062B">
        <w:rPr>
          <w:lang w:eastAsia="en-US"/>
        </w:rPr>
        <w:t xml:space="preserve"> popř. 3dbag-viewer aj.</w:t>
      </w:r>
      <w:r w:rsidR="00B75120" w:rsidRPr="008F062B">
        <w:rPr>
          <w:lang w:eastAsia="en-US"/>
        </w:rPr>
        <w:t xml:space="preserve"> </w:t>
      </w:r>
    </w:p>
    <w:p w14:paraId="0D301E3F" w14:textId="4F3CEF7A" w:rsidR="00262EC3" w:rsidRPr="00262EC3" w:rsidRDefault="00814A56" w:rsidP="00B75120">
      <w:pPr>
        <w:rPr>
          <w:highlight w:val="yellow"/>
        </w:rPr>
      </w:pPr>
      <w:r>
        <w:rPr>
          <w:noProof/>
        </w:rPr>
        <w:drawing>
          <wp:inline distT="0" distB="0" distL="0" distR="0" wp14:anchorId="5D73394F" wp14:editId="122C0B1F">
            <wp:extent cx="5579745" cy="37052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5579745" cy="3705225"/>
                    </a:xfrm>
                    <a:prstGeom prst="rect">
                      <a:avLst/>
                    </a:prstGeom>
                  </pic:spPr>
                </pic:pic>
              </a:graphicData>
            </a:graphic>
          </wp:inline>
        </w:drawing>
      </w:r>
    </w:p>
    <w:p w14:paraId="1EEF80FB" w14:textId="77777777" w:rsidR="00262EC3" w:rsidRDefault="00814A56" w:rsidP="00B75120">
      <w:r w:rsidRPr="00B75120">
        <w:t xml:space="preserve">Hlavním </w:t>
      </w:r>
      <w:r w:rsidR="00B75120">
        <w:t xml:space="preserve">komponentou </w:t>
      </w:r>
      <w:r w:rsidRPr="00B75120">
        <w:t>Three.js</w:t>
      </w:r>
      <w:r w:rsidR="00102064" w:rsidRPr="00B75120">
        <w:t xml:space="preserve"> je </w:t>
      </w:r>
      <w:proofErr w:type="spellStart"/>
      <w:r w:rsidR="00102064" w:rsidRPr="00B75120">
        <w:t>Renderer</w:t>
      </w:r>
      <w:proofErr w:type="spellEnd"/>
      <w:r w:rsidR="00102064" w:rsidRPr="00B75120">
        <w:t xml:space="preserve">, </w:t>
      </w:r>
      <w:r w:rsidRPr="00B75120">
        <w:t xml:space="preserve">který při poskytnutí Scény a Kamery umožní skrze </w:t>
      </w:r>
      <w:proofErr w:type="spellStart"/>
      <w:r w:rsidRPr="00B75120">
        <w:t>WebGL</w:t>
      </w:r>
      <w:proofErr w:type="spellEnd"/>
      <w:r w:rsidRPr="00B75120">
        <w:t xml:space="preserve"> vykreslit </w:t>
      </w:r>
      <w:r w:rsidR="00102064" w:rsidRPr="00B75120">
        <w:t>část 3D prostředí, které je v záběru kamery</w:t>
      </w:r>
      <w:r w:rsidRPr="00B75120">
        <w:t xml:space="preserve"> </w:t>
      </w:r>
      <w:r w:rsidR="00102064" w:rsidRPr="00B75120">
        <w:t xml:space="preserve">jakožto 2D obraz v rámci </w:t>
      </w:r>
      <w:r w:rsidRPr="00B75120">
        <w:rPr>
          <w:lang w:val="en-US"/>
        </w:rPr>
        <w:t>&lt;</w:t>
      </w:r>
      <w:proofErr w:type="spellStart"/>
      <w:r w:rsidRPr="00B75120">
        <w:t>canvas</w:t>
      </w:r>
      <w:proofErr w:type="spellEnd"/>
      <w:r w:rsidRPr="00B75120">
        <w:t>&gt;</w:t>
      </w:r>
      <w:r w:rsidR="00102064" w:rsidRPr="00B75120">
        <w:t xml:space="preserve"> HTML elementu. Hlavní strukturou Three.js je graf scény</w:t>
      </w:r>
      <w:r w:rsidR="00B31D05" w:rsidRPr="00B75120">
        <w:t>, který obsahuje objekty</w:t>
      </w:r>
      <w:r w:rsidR="00B31D05" w:rsidRPr="00B75120">
        <w:rPr>
          <w:lang w:val="en-US"/>
        </w:rPr>
        <w:t xml:space="preserve"> (viz. </w:t>
      </w:r>
      <w:proofErr w:type="spellStart"/>
      <w:r w:rsidR="00B31D05" w:rsidRPr="00B75120">
        <w:rPr>
          <w:lang w:val="en-US"/>
        </w:rPr>
        <w:t>Obr.X</w:t>
      </w:r>
      <w:proofErr w:type="spellEnd"/>
      <w:r w:rsidR="00B31D05" w:rsidRPr="00B75120">
        <w:rPr>
          <w:lang w:val="en-US"/>
        </w:rPr>
        <w:t xml:space="preserve">). </w:t>
      </w:r>
      <w:proofErr w:type="spellStart"/>
      <w:r w:rsidR="00B31D05" w:rsidRPr="00B75120">
        <w:rPr>
          <w:lang w:val="en-US"/>
        </w:rPr>
        <w:t>Stromová</w:t>
      </w:r>
      <w:proofErr w:type="spellEnd"/>
      <w:r w:rsidR="00B31D05" w:rsidRPr="00B75120">
        <w:rPr>
          <w:lang w:val="en-US"/>
        </w:rPr>
        <w:t xml:space="preserve"> </w:t>
      </w:r>
      <w:proofErr w:type="spellStart"/>
      <w:r w:rsidR="00B31D05" w:rsidRPr="00B75120">
        <w:rPr>
          <w:lang w:val="en-US"/>
        </w:rPr>
        <w:t>struktura</w:t>
      </w:r>
      <w:proofErr w:type="spellEnd"/>
      <w:r w:rsidR="00B31D05" w:rsidRPr="00B75120">
        <w:rPr>
          <w:lang w:val="en-US"/>
        </w:rPr>
        <w:t xml:space="preserve"> </w:t>
      </w:r>
      <w:proofErr w:type="spellStart"/>
      <w:r w:rsidR="00B31D05" w:rsidRPr="00B75120">
        <w:rPr>
          <w:lang w:val="en-US"/>
        </w:rPr>
        <w:t>určuje</w:t>
      </w:r>
      <w:proofErr w:type="spellEnd"/>
      <w:r w:rsidR="00B31D05" w:rsidRPr="00B75120">
        <w:rPr>
          <w:lang w:val="en-US"/>
        </w:rPr>
        <w:t xml:space="preserve"> </w:t>
      </w:r>
      <w:proofErr w:type="spellStart"/>
      <w:r w:rsidR="00B31D05" w:rsidRPr="00B75120">
        <w:rPr>
          <w:lang w:val="en-US"/>
        </w:rPr>
        <w:t>polohu</w:t>
      </w:r>
      <w:proofErr w:type="spellEnd"/>
      <w:r w:rsidR="00B31D05" w:rsidRPr="00B75120">
        <w:rPr>
          <w:lang w:val="en-US"/>
        </w:rPr>
        <w:t xml:space="preserve"> a </w:t>
      </w:r>
      <w:proofErr w:type="spellStart"/>
      <w:r w:rsidR="00B31D05" w:rsidRPr="00B75120">
        <w:rPr>
          <w:lang w:val="en-US"/>
        </w:rPr>
        <w:t>orientaci</w:t>
      </w:r>
      <w:proofErr w:type="spellEnd"/>
      <w:r w:rsidR="00B31D05" w:rsidRPr="00B75120">
        <w:rPr>
          <w:lang w:val="en-US"/>
        </w:rPr>
        <w:t xml:space="preserve"> </w:t>
      </w:r>
      <w:proofErr w:type="spellStart"/>
      <w:r w:rsidR="00B31D05" w:rsidRPr="00B75120">
        <w:rPr>
          <w:lang w:val="en-US"/>
        </w:rPr>
        <w:t>objektů</w:t>
      </w:r>
      <w:proofErr w:type="spellEnd"/>
      <w:r w:rsidR="00B31D05" w:rsidRPr="00B75120">
        <w:rPr>
          <w:lang w:val="en-US"/>
        </w:rPr>
        <w:t xml:space="preserve">, </w:t>
      </w:r>
      <w:r w:rsidR="00B31D05" w:rsidRPr="00B75120">
        <w:t xml:space="preserve">poloha objektu se určuje relativně k jeho rodičovskému objektu. </w:t>
      </w:r>
      <w:r w:rsidR="00B31D05" w:rsidRPr="00B75120">
        <w:rPr>
          <w:b/>
          <w:bCs/>
        </w:rPr>
        <w:t>Kamera</w:t>
      </w:r>
      <w:r w:rsidR="00B31D05" w:rsidRPr="00B75120">
        <w:t xml:space="preserve"> může být mimo scénu, jelikož může mít danou, popř. </w:t>
      </w:r>
      <w:proofErr w:type="spellStart"/>
      <w:r w:rsidR="00B31D05" w:rsidRPr="00B75120">
        <w:t>iteraktivní</w:t>
      </w:r>
      <w:proofErr w:type="spellEnd"/>
      <w:r w:rsidR="00B31D05" w:rsidRPr="00B75120">
        <w:t xml:space="preserve"> polohu, zároveň pokud má kamera rodičovský objekt a ten mění svou polohu v prostoru, kamera jej bude následovat.</w:t>
      </w:r>
      <w:r w:rsidR="00B75120">
        <w:t xml:space="preserve"> Specifika dalších komponent, jsou obdobná jejich obecnému popisu v (kap. X </w:t>
      </w:r>
      <w:proofErr w:type="spellStart"/>
      <w:r w:rsidR="00B75120">
        <w:t>Komponety</w:t>
      </w:r>
      <w:proofErr w:type="spellEnd"/>
      <w:r w:rsidR="00B75120">
        <w:t xml:space="preserve"> 3D scény)</w:t>
      </w:r>
      <w:r w:rsidR="008F062B">
        <w:t xml:space="preserve">. </w:t>
      </w:r>
    </w:p>
    <w:p w14:paraId="11E9F6D5" w14:textId="12FB2F61" w:rsidR="00B75120" w:rsidRDefault="00262EC3" w:rsidP="00B75120">
      <w:r>
        <w:t xml:space="preserve">Hlavní zaměření Three.js je vykreslování grafiky a je vyvíjena s úmyslem jejího propojení s dalšími moduly / knihovnami pro dosažení účelů specifické aplikace. V případě VR existují frameworky jako </w:t>
      </w:r>
      <w:proofErr w:type="spellStart"/>
      <w:r>
        <w:t>Aframe</w:t>
      </w:r>
      <w:proofErr w:type="spellEnd"/>
      <w:r>
        <w:t xml:space="preserve">, který přidává k three.js deklarativní strukturu práce s komponenty skrze HTML. Dalším </w:t>
      </w:r>
      <w:proofErr w:type="spellStart"/>
      <w:r>
        <w:t>framworkem</w:t>
      </w:r>
      <w:proofErr w:type="spellEnd"/>
      <w:r>
        <w:t xml:space="preserve"> je r3f (</w:t>
      </w:r>
      <w:proofErr w:type="spellStart"/>
      <w:r w:rsidRPr="00262EC3">
        <w:rPr>
          <w:i/>
          <w:iCs/>
        </w:rPr>
        <w:t>React</w:t>
      </w:r>
      <w:proofErr w:type="spellEnd"/>
      <w:r w:rsidRPr="00262EC3">
        <w:rPr>
          <w:i/>
          <w:iCs/>
        </w:rPr>
        <w:t xml:space="preserve"> </w:t>
      </w:r>
      <w:proofErr w:type="spellStart"/>
      <w:r w:rsidRPr="00262EC3">
        <w:rPr>
          <w:i/>
          <w:iCs/>
        </w:rPr>
        <w:t>three</w:t>
      </w:r>
      <w:proofErr w:type="spellEnd"/>
      <w:r w:rsidRPr="00262EC3">
        <w:rPr>
          <w:i/>
          <w:iCs/>
        </w:rPr>
        <w:t xml:space="preserve"> </w:t>
      </w:r>
      <w:proofErr w:type="spellStart"/>
      <w:r w:rsidRPr="00262EC3">
        <w:rPr>
          <w:i/>
          <w:iCs/>
        </w:rPr>
        <w:t>fiber</w:t>
      </w:r>
      <w:proofErr w:type="spellEnd"/>
      <w:r>
        <w:t xml:space="preserve">), jedná se o </w:t>
      </w:r>
      <w:proofErr w:type="spellStart"/>
      <w:r>
        <w:t>wrapper</w:t>
      </w:r>
      <w:proofErr w:type="spellEnd"/>
      <w:r>
        <w:t xml:space="preserve"> kolem three.js, </w:t>
      </w:r>
      <w:r>
        <w:lastRenderedPageBreak/>
        <w:t xml:space="preserve">který umožňuje interakci s three.js skrze komponenty knihovny </w:t>
      </w:r>
      <w:proofErr w:type="spellStart"/>
      <w:r>
        <w:t>React</w:t>
      </w:r>
      <w:proofErr w:type="spellEnd"/>
      <w:r>
        <w:rPr>
          <w:rStyle w:val="FootnoteReference"/>
        </w:rPr>
        <w:footnoteReference w:id="4"/>
      </w:r>
      <w:r>
        <w:t xml:space="preserve">. </w:t>
      </w:r>
      <w:r w:rsidR="007039CE">
        <w:fldChar w:fldCharType="begin"/>
      </w:r>
      <w:r w:rsidR="007039CE">
        <w:instrText xml:space="preserve"> ADDIN ZOTERO_ITEM CSL_CITATION {"citationID":"1FMI2P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rsidR="007039CE">
        <w:fldChar w:fldCharType="separate"/>
      </w:r>
      <w:r w:rsidR="007039CE" w:rsidRPr="007039CE">
        <w:t>(Meta Developers 2022)</w:t>
      </w:r>
      <w:r w:rsidR="007039CE">
        <w:fldChar w:fldCharType="end"/>
      </w:r>
    </w:p>
    <w:p w14:paraId="2CBF1E76" w14:textId="77777777" w:rsidR="008F062B" w:rsidRPr="008F062B" w:rsidRDefault="008F062B" w:rsidP="008F062B">
      <w:pPr>
        <w:pStyle w:val="Normlnprvnodsazen"/>
        <w:ind w:firstLine="0"/>
        <w:rPr>
          <w:lang w:eastAsia="en-US"/>
        </w:rPr>
      </w:pPr>
    </w:p>
    <w:p w14:paraId="3D9C3374" w14:textId="77777777" w:rsidR="00814A56" w:rsidRDefault="00814A56" w:rsidP="000D323F">
      <w:pPr>
        <w:rPr>
          <w:highlight w:val="yellow"/>
        </w:rPr>
      </w:pPr>
    </w:p>
    <w:p w14:paraId="40F4EA4D" w14:textId="0353B6E5" w:rsidR="000D323F" w:rsidRDefault="000D323F" w:rsidP="000D323F">
      <w:proofErr w:type="spellStart"/>
      <w:r w:rsidRPr="002413F8">
        <w:rPr>
          <w:highlight w:val="yellow"/>
        </w:rPr>
        <w:t>Three</w:t>
      </w:r>
      <w:proofErr w:type="spellEnd"/>
      <w:r w:rsidRPr="002413F8">
        <w:rPr>
          <w:highlight w:val="yellow"/>
        </w:rPr>
        <w:t xml:space="preserve">, </w:t>
      </w:r>
      <w:proofErr w:type="spellStart"/>
      <w:r w:rsidRPr="002413F8">
        <w:rPr>
          <w:highlight w:val="yellow"/>
        </w:rPr>
        <w:t>PlayCanvas</w:t>
      </w:r>
      <w:proofErr w:type="spellEnd"/>
      <w:r w:rsidRPr="002413F8">
        <w:rPr>
          <w:highlight w:val="yellow"/>
        </w:rPr>
        <w:t>, Babylon.js</w:t>
      </w:r>
      <w:r w:rsidR="00125106" w:rsidRPr="002413F8">
        <w:rPr>
          <w:highlight w:val="yellow"/>
        </w:rPr>
        <w:t>,</w:t>
      </w:r>
      <w:r w:rsidR="00125106">
        <w:t xml:space="preserve"> </w:t>
      </w:r>
    </w:p>
    <w:p w14:paraId="33C9479D" w14:textId="37707598" w:rsidR="00467A7E" w:rsidRDefault="00467A7E" w:rsidP="00467A7E">
      <w:pPr>
        <w:rPr>
          <w:b/>
          <w:bCs/>
        </w:rPr>
      </w:pPr>
      <w:r w:rsidRPr="00467A7E">
        <w:rPr>
          <w:b/>
          <w:bCs/>
        </w:rPr>
        <w:t xml:space="preserve">Babylon.js </w:t>
      </w:r>
    </w:p>
    <w:p w14:paraId="6B455A12" w14:textId="1880756F" w:rsidR="00467A7E" w:rsidRDefault="008F062B" w:rsidP="00467A7E">
      <w:pPr>
        <w:pStyle w:val="Normlnprvnodsazen"/>
        <w:ind w:firstLine="0"/>
        <w:rPr>
          <w:lang w:eastAsia="en-US"/>
        </w:rPr>
      </w:pPr>
      <w:proofErr w:type="spellStart"/>
      <w:r>
        <w:rPr>
          <w:lang w:eastAsia="en-US"/>
        </w:rPr>
        <w:t>Typescript</w:t>
      </w:r>
      <w:proofErr w:type="spellEnd"/>
      <w:r>
        <w:rPr>
          <w:lang w:eastAsia="en-US"/>
        </w:rPr>
        <w:t xml:space="preserve"> </w:t>
      </w:r>
      <w:proofErr w:type="spellStart"/>
      <w:r>
        <w:rPr>
          <w:lang w:eastAsia="en-US"/>
        </w:rPr>
        <w:t>based</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similar</w:t>
      </w:r>
      <w:proofErr w:type="spellEnd"/>
      <w:r>
        <w:rPr>
          <w:lang w:eastAsia="en-US"/>
        </w:rPr>
        <w:t xml:space="preserve"> to three.js.</w:t>
      </w:r>
    </w:p>
    <w:p w14:paraId="2EED59CA" w14:textId="77777777" w:rsidR="008F062B" w:rsidRDefault="008F062B" w:rsidP="00467A7E">
      <w:pPr>
        <w:pStyle w:val="Normlnprvnodsazen"/>
        <w:ind w:firstLine="0"/>
        <w:rPr>
          <w:lang w:eastAsia="en-US"/>
        </w:rPr>
      </w:pPr>
    </w:p>
    <w:p w14:paraId="5AC85C1C" w14:textId="250237D6" w:rsidR="008F062B" w:rsidRDefault="008F062B" w:rsidP="00467A7E">
      <w:pPr>
        <w:pStyle w:val="Normlnprvnodsazen"/>
        <w:ind w:firstLine="0"/>
        <w:rPr>
          <w:b/>
          <w:bCs/>
          <w:lang w:eastAsia="en-US"/>
        </w:rPr>
      </w:pPr>
      <w:proofErr w:type="spellStart"/>
      <w:r>
        <w:rPr>
          <w:b/>
          <w:bCs/>
          <w:lang w:eastAsia="en-US"/>
        </w:rPr>
        <w:t>PlayCanvas</w:t>
      </w:r>
      <w:proofErr w:type="spellEnd"/>
      <w:r>
        <w:rPr>
          <w:b/>
          <w:bCs/>
          <w:lang w:eastAsia="en-US"/>
        </w:rPr>
        <w:t xml:space="preserve"> </w:t>
      </w:r>
    </w:p>
    <w:p w14:paraId="15A6B262" w14:textId="1FE932A6" w:rsidR="008F062B" w:rsidRDefault="008F062B" w:rsidP="00467A7E">
      <w:pPr>
        <w:pStyle w:val="Normlnprvnodsazen"/>
        <w:ind w:firstLine="0"/>
        <w:rPr>
          <w:lang w:eastAsia="en-US"/>
        </w:rPr>
      </w:pPr>
      <w:r>
        <w:rPr>
          <w:lang w:eastAsia="en-US"/>
        </w:rPr>
        <w:t xml:space="preserve">editor </w:t>
      </w:r>
      <w:proofErr w:type="spellStart"/>
      <w:r>
        <w:rPr>
          <w:lang w:eastAsia="en-US"/>
        </w:rPr>
        <w:t>based</w:t>
      </w:r>
      <w:proofErr w:type="spellEnd"/>
      <w:r>
        <w:rPr>
          <w:lang w:eastAsia="en-US"/>
        </w:rPr>
        <w:t xml:space="preserve"> </w:t>
      </w:r>
      <w:proofErr w:type="spellStart"/>
      <w:r>
        <w:rPr>
          <w:lang w:eastAsia="en-US"/>
        </w:rPr>
        <w:t>rendering</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similar</w:t>
      </w:r>
      <w:proofErr w:type="spellEnd"/>
      <w:r>
        <w:rPr>
          <w:lang w:eastAsia="en-US"/>
        </w:rPr>
        <w:t xml:space="preserve"> </w:t>
      </w:r>
      <w:proofErr w:type="spellStart"/>
      <w:r>
        <w:rPr>
          <w:lang w:eastAsia="en-US"/>
        </w:rPr>
        <w:t>workflow</w:t>
      </w:r>
      <w:proofErr w:type="spellEnd"/>
      <w:r>
        <w:rPr>
          <w:lang w:eastAsia="en-US"/>
        </w:rPr>
        <w:t xml:space="preserve"> as desktop game </w:t>
      </w:r>
      <w:proofErr w:type="spellStart"/>
      <w:r>
        <w:rPr>
          <w:lang w:eastAsia="en-US"/>
        </w:rPr>
        <w:t>egnines</w:t>
      </w:r>
      <w:proofErr w:type="spellEnd"/>
    </w:p>
    <w:p w14:paraId="145FF3E8" w14:textId="77777777" w:rsidR="008F062B" w:rsidRDefault="008F062B" w:rsidP="00467A7E">
      <w:pPr>
        <w:pStyle w:val="Normlnprvnodsazen"/>
        <w:ind w:firstLine="0"/>
        <w:rPr>
          <w:lang w:eastAsia="en-US"/>
        </w:rPr>
      </w:pPr>
    </w:p>
    <w:p w14:paraId="292551C8" w14:textId="06EFA3AC" w:rsidR="008F062B" w:rsidRDefault="008F062B" w:rsidP="00467A7E">
      <w:pPr>
        <w:pStyle w:val="Normlnprvnodsazen"/>
        <w:ind w:firstLine="0"/>
        <w:rPr>
          <w:b/>
          <w:bCs/>
          <w:lang w:eastAsia="en-US"/>
        </w:rPr>
      </w:pPr>
      <w:proofErr w:type="spellStart"/>
      <w:r>
        <w:rPr>
          <w:b/>
          <w:bCs/>
          <w:lang w:eastAsia="en-US"/>
        </w:rPr>
        <w:t>Wonderland</w:t>
      </w:r>
      <w:proofErr w:type="spellEnd"/>
      <w:r>
        <w:rPr>
          <w:b/>
          <w:bCs/>
          <w:lang w:eastAsia="en-US"/>
        </w:rPr>
        <w:t xml:space="preserve"> </w:t>
      </w:r>
      <w:proofErr w:type="spellStart"/>
      <w:r>
        <w:rPr>
          <w:b/>
          <w:bCs/>
          <w:lang w:eastAsia="en-US"/>
        </w:rPr>
        <w:t>engine</w:t>
      </w:r>
      <w:proofErr w:type="spellEnd"/>
    </w:p>
    <w:p w14:paraId="295A76A2" w14:textId="70A0EAAC" w:rsidR="008F062B" w:rsidRPr="008F062B" w:rsidRDefault="008F062B" w:rsidP="00467A7E">
      <w:pPr>
        <w:pStyle w:val="Normlnprvnodsazen"/>
        <w:ind w:firstLine="0"/>
        <w:rPr>
          <w:lang w:eastAsia="en-US"/>
        </w:rPr>
      </w:pPr>
      <w:r>
        <w:rPr>
          <w:lang w:eastAsia="en-US"/>
        </w:rPr>
        <w:t xml:space="preserve">Editor </w:t>
      </w:r>
      <w:proofErr w:type="spellStart"/>
      <w:r>
        <w:rPr>
          <w:lang w:eastAsia="en-US"/>
        </w:rPr>
        <w:t>based</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inbuilt</w:t>
      </w:r>
      <w:proofErr w:type="spellEnd"/>
      <w:r>
        <w:rPr>
          <w:lang w:eastAsia="en-US"/>
        </w:rPr>
        <w:t xml:space="preserve"> </w:t>
      </w:r>
      <w:proofErr w:type="spellStart"/>
      <w:r>
        <w:rPr>
          <w:lang w:eastAsia="en-US"/>
        </w:rPr>
        <w:t>compatiblity</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WebXR</w:t>
      </w:r>
      <w:proofErr w:type="spellEnd"/>
    </w:p>
    <w:p w14:paraId="1876E590" w14:textId="77777777" w:rsidR="00467A7E" w:rsidRPr="00467A7E" w:rsidRDefault="00467A7E" w:rsidP="00467A7E"/>
    <w:p w14:paraId="674A4E37" w14:textId="2C0B3DF9"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2D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V případě virtuální reality na webu pak umožňuje ESRI publikaci 3D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w:t>
      </w:r>
      <w:r w:rsidR="00AB24ED">
        <w:lastRenderedPageBreak/>
        <w:t xml:space="preserve">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3D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r w:rsidR="006108EA">
        <w:t xml:space="preserve"> </w:t>
      </w:r>
      <w:r w:rsidR="00AB24ED">
        <w:t>.</w:t>
      </w:r>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FEC592C" w14:textId="77777777" w:rsidR="006108EA" w:rsidRDefault="008A417D" w:rsidP="006108EA">
      <w:pPr>
        <w:pStyle w:val="Normlnprvnodsazen"/>
      </w:pPr>
      <w:proofErr w:type="spellStart"/>
      <w:r w:rsidRPr="00AC6351">
        <w:rPr>
          <w:b/>
          <w:bCs/>
        </w:rPr>
        <w:t>CesiumJS</w:t>
      </w:r>
      <w:proofErr w:type="spellEnd"/>
      <w:r>
        <w:t xml:space="preserve"> je knihovna umožňující tvorbu interaktivních 3D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3D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Švýcarsko.</w:t>
      </w:r>
      <w:r w:rsidR="00C35F4C">
        <w:t xml:space="preserve"> </w:t>
      </w:r>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r>
        <w:rPr>
          <w:lang w:eastAsia="en-US"/>
        </w:rPr>
        <w:t>js</w:t>
      </w:r>
      <w:proofErr w:type="spell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3D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3D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CD0346D" w:rsidR="00AC6351" w:rsidRDefault="007A1CC2" w:rsidP="006108EA">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3D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p>
    <w:p w14:paraId="2B58EF03" w14:textId="5F652B11" w:rsidR="00464C35" w:rsidRPr="00B037DC" w:rsidRDefault="00464C35" w:rsidP="006108EA">
      <w:pPr>
        <w:pStyle w:val="Normlnprvnodsazen"/>
        <w:rPr>
          <w:lang w:val="en-US"/>
        </w:rPr>
      </w:pPr>
      <w:r w:rsidRPr="00B037DC">
        <w:rPr>
          <w:b/>
          <w:bCs/>
        </w:rPr>
        <w:t xml:space="preserve">Deck.gl </w:t>
      </w:r>
      <w:r w:rsidR="00B037DC" w:rsidRPr="00B037DC">
        <w:t xml:space="preserve">je knihovna umožňující 3D vizualizaci geoprostorových dat. Jejím hlavním záměrem je vizualizace velkých datových sad v podobně vrstev, obdobně jako v tradičních GIS. </w:t>
      </w:r>
      <w:r w:rsidR="00B037DC" w:rsidRPr="00B037DC">
        <w:lastRenderedPageBreak/>
        <w:t>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knihovna umožňuje zobrazení na tradičních obrazovkách a interaktivitu v 3D prostředí pomocí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44"/>
                    <a:stretch>
                      <a:fillRect/>
                    </a:stretch>
                  </pic:blipFill>
                  <pic:spPr>
                    <a:xfrm>
                      <a:off x="0" y="0"/>
                      <a:ext cx="5579745" cy="2852420"/>
                    </a:xfrm>
                    <a:prstGeom prst="rect">
                      <a:avLst/>
                    </a:prstGeom>
                  </pic:spPr>
                </pic:pic>
              </a:graphicData>
            </a:graphic>
          </wp:inline>
        </w:drawing>
      </w:r>
    </w:p>
    <w:p w14:paraId="6E019035" w14:textId="1B63079F" w:rsidR="00B40019" w:rsidRDefault="00B40019" w:rsidP="00B40019">
      <w:pPr>
        <w:pStyle w:val="Caption"/>
      </w:pPr>
      <w:r>
        <w:t xml:space="preserve">Obr. </w:t>
      </w:r>
      <w:r>
        <w:fldChar w:fldCharType="begin"/>
      </w:r>
      <w:r>
        <w:instrText xml:space="preserve"> SEQ Obr. \* ARABIC </w:instrText>
      </w:r>
      <w:r>
        <w:fldChar w:fldCharType="separate"/>
      </w:r>
      <w:r w:rsidR="00BD3EFA">
        <w:rPr>
          <w:noProof/>
        </w:rPr>
        <w:t>21</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45"/>
                    <a:stretch>
                      <a:fillRect/>
                    </a:stretch>
                  </pic:blipFill>
                  <pic:spPr>
                    <a:xfrm>
                      <a:off x="0" y="0"/>
                      <a:ext cx="5579745" cy="2602865"/>
                    </a:xfrm>
                    <a:prstGeom prst="rect">
                      <a:avLst/>
                    </a:prstGeom>
                  </pic:spPr>
                </pic:pic>
              </a:graphicData>
            </a:graphic>
          </wp:inline>
        </w:drawing>
      </w:r>
    </w:p>
    <w:p w14:paraId="4AFAB6CE" w14:textId="1ACC72B4" w:rsidR="003635FB" w:rsidRPr="003635FB" w:rsidRDefault="003635FB" w:rsidP="003635FB">
      <w:pPr>
        <w:pStyle w:val="Caption"/>
      </w:pPr>
      <w:r>
        <w:t xml:space="preserve">Obr. </w:t>
      </w:r>
      <w:r>
        <w:fldChar w:fldCharType="begin"/>
      </w:r>
      <w:r>
        <w:instrText xml:space="preserve"> SEQ Obr. \* ARABIC </w:instrText>
      </w:r>
      <w:r>
        <w:fldChar w:fldCharType="separate"/>
      </w:r>
      <w:r w:rsidR="00BD3EFA">
        <w:rPr>
          <w:noProof/>
        </w:rPr>
        <w:t>22</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0EEBFED1" w14:textId="2D72A543" w:rsidR="00B40019" w:rsidRPr="00FC48DE" w:rsidRDefault="00B40019" w:rsidP="00AC6351">
      <w:pPr>
        <w:pStyle w:val="Normlnprvnodsazen"/>
        <w:ind w:firstLine="0"/>
        <w:rPr>
          <w:lang w:val="en-US"/>
        </w:rPr>
      </w:pPr>
      <w:r>
        <w:t xml:space="preserve">Na základě výše uvedených řešení je možné určit, že pro geoprostorové informace dominuje především 3D </w:t>
      </w:r>
      <w:proofErr w:type="spellStart"/>
      <w:r>
        <w:t>Tiles</w:t>
      </w:r>
      <w:proofErr w:type="spellEnd"/>
      <w:r>
        <w:t xml:space="preserve"> formát a následně 3D </w:t>
      </w:r>
      <w:proofErr w:type="spellStart"/>
      <w:r>
        <w:t>renderery</w:t>
      </w:r>
      <w:proofErr w:type="spellEnd"/>
      <w:r>
        <w:t xml:space="preserve"> cesium.js a three.js</w:t>
      </w:r>
      <w:r w:rsidR="0091338E">
        <w:t xml:space="preserve">. V případě technologií zabývajících se zobrazením 3D scén na webu je možné tvrdit, že mají buďto minimální popř. žádnou podporu pro tvorbu virtuálních zážitků. </w:t>
      </w:r>
      <w:r w:rsidR="008945D5">
        <w:t xml:space="preserve">Z této analýzy je možné vyvodit, že většina technologií je přímou implementací nad </w:t>
      </w:r>
      <w:proofErr w:type="spellStart"/>
      <w:r w:rsidR="008945D5">
        <w:t>WebGL</w:t>
      </w:r>
      <w:proofErr w:type="spellEnd"/>
      <w:r w:rsidR="008945D5">
        <w:t xml:space="preserve"> popř. využívá populární three.js knihovnu. </w:t>
      </w:r>
    </w:p>
    <w:p w14:paraId="37111426" w14:textId="7C5B3003" w:rsidR="00376ACF" w:rsidRDefault="00376ACF" w:rsidP="00376ACF">
      <w:pPr>
        <w:pStyle w:val="Caption"/>
        <w:keepNext/>
      </w:pPr>
      <w:r>
        <w:lastRenderedPageBreak/>
        <w:t xml:space="preserve">Tab. </w:t>
      </w:r>
      <w:r>
        <w:fldChar w:fldCharType="begin"/>
      </w:r>
      <w:r>
        <w:instrText xml:space="preserve"> SEQ Tab. \* ARABIC </w:instrText>
      </w:r>
      <w:r>
        <w:fldChar w:fldCharType="separate"/>
      </w:r>
      <w:r w:rsidR="00FC78BE">
        <w:rPr>
          <w:noProof/>
        </w:rPr>
        <w:t>5</w:t>
      </w:r>
      <w:r>
        <w:fldChar w:fldCharType="end"/>
      </w:r>
      <w:r>
        <w:t xml:space="preserve"> </w:t>
      </w:r>
      <w:proofErr w:type="spellStart"/>
      <w:r>
        <w:t>Prozatimní</w:t>
      </w:r>
      <w:proofErr w:type="spellEnd"/>
      <w:r>
        <w:t xml:space="preserve"> tabulka technologií s parametry - mohou se změnit</w:t>
      </w:r>
    </w:p>
    <w:tbl>
      <w:tblPr>
        <w:tblW w:w="8771" w:type="dxa"/>
        <w:tblCellMar>
          <w:left w:w="0" w:type="dxa"/>
          <w:right w:w="0" w:type="dxa"/>
        </w:tblCellMar>
        <w:tblLook w:val="04A0" w:firstRow="1" w:lastRow="0" w:firstColumn="1" w:lastColumn="0" w:noHBand="0" w:noVBand="1"/>
      </w:tblPr>
      <w:tblGrid>
        <w:gridCol w:w="2173"/>
        <w:gridCol w:w="790"/>
        <w:gridCol w:w="989"/>
        <w:gridCol w:w="936"/>
        <w:gridCol w:w="1402"/>
        <w:gridCol w:w="946"/>
        <w:gridCol w:w="1535"/>
      </w:tblGrid>
      <w:tr w:rsidR="00376ACF" w:rsidRPr="00376ACF" w14:paraId="6759A0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8616FE" w14:textId="7189F131" w:rsidR="00376ACF" w:rsidRPr="00376ACF" w:rsidRDefault="00A42B8C" w:rsidP="00376ACF">
            <w:pPr>
              <w:spacing w:after="0" w:line="240" w:lineRule="auto"/>
              <w:jc w:val="left"/>
              <w:rPr>
                <w:rFonts w:ascii="Arial" w:eastAsia="Times New Roman" w:hAnsi="Arial" w:cs="Arial"/>
                <w:b/>
                <w:bCs/>
                <w:sz w:val="20"/>
                <w:szCs w:val="20"/>
                <w:lang w:val="en-US"/>
              </w:rPr>
            </w:pPr>
            <w:r>
              <w:rPr>
                <w:rFonts w:ascii="Arial" w:eastAsia="Times New Roman" w:hAnsi="Arial" w:cs="Arial"/>
                <w:b/>
                <w:bCs/>
                <w:sz w:val="20"/>
                <w:szCs w:val="20"/>
                <w:lang w:val="en-US"/>
              </w:rPr>
              <w: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CF66D"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WebGL</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F67981"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WebXR</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A035C2"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3B42E5"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Dokumentace</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8228DA"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Pracnost</w:t>
            </w:r>
            <w:proofErr w:type="spellEnd"/>
            <w:r w:rsidRPr="00376ACF">
              <w:rPr>
                <w:rFonts w:ascii="Arial" w:eastAsia="Times New Roman" w:hAnsi="Arial" w:cs="Arial"/>
                <w:b/>
                <w:bCs/>
                <w:sz w:val="20"/>
                <w:szCs w:val="20"/>
                <w:lang w:val="en-US"/>
              </w:rPr>
              <w:t xml:space="preserve">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660EFB"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Interoperabilita</w:t>
            </w:r>
            <w:proofErr w:type="spellEnd"/>
          </w:p>
        </w:tc>
      </w:tr>
      <w:tr w:rsidR="00376ACF" w:rsidRPr="00376ACF" w14:paraId="1338BE23"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22F1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rcGIS + ArcGIS JS AP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85AA0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D971C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EF2DA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B6F5E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0536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0D7471"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02B4AE25"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E3093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City Engine + VR Export 36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E4C41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447D8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90919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2E16C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2C06A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07863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7AC9E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8983E7"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QGIS + qgis2threej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6132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6AA985"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Možná</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F63D0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908DC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C3A1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6DC85F"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1F0420F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4C8B3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Luciad</w:t>
            </w:r>
            <w:proofErr w:type="spellEnd"/>
            <w:r w:rsidRPr="00376ACF">
              <w:rPr>
                <w:rFonts w:ascii="Arial" w:eastAsia="Times New Roman" w:hAnsi="Arial" w:cs="Arial"/>
                <w:sz w:val="20"/>
                <w:szCs w:val="20"/>
                <w:lang w:val="en-US"/>
              </w:rPr>
              <w:t xml:space="preserve"> R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8511E5"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0C6D6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D37B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DF761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C15D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29934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DECA922"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70E4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CesiumJS</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F7A40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5D762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8A20B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16CE7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ANo</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FAD8E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5F3E7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62D089BC"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15CE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ts</w:t>
            </w:r>
            <w:proofErr w:type="spellEnd"/>
            <w:r w:rsidRPr="00376ACF">
              <w:rPr>
                <w:rFonts w:ascii="Arial" w:eastAsia="Times New Roman" w:hAnsi="Arial" w:cs="Arial"/>
                <w:sz w:val="20"/>
                <w:szCs w:val="20"/>
                <w:lang w:val="en-US"/>
              </w:rPr>
              <w:t>-geospatia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F53AB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DA7EE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4370D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4D74F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8C5D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F0AAA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bl>
    <w:p w14:paraId="7D314C55" w14:textId="77777777" w:rsidR="008A417D" w:rsidRPr="001F6849" w:rsidRDefault="008A417D" w:rsidP="00A400E8">
      <w:pPr>
        <w:pStyle w:val="Normlnprvnodsazen"/>
        <w:ind w:firstLine="0"/>
        <w:rPr>
          <w:lang w:eastAsia="en-US"/>
        </w:rPr>
      </w:pPr>
    </w:p>
    <w:p w14:paraId="4B5929D4" w14:textId="07EC1BC1" w:rsidR="006C32DE" w:rsidRDefault="00884FFF" w:rsidP="006C32DE">
      <w:pPr>
        <w:pStyle w:val="Heading3"/>
      </w:pPr>
      <w:r>
        <w:t xml:space="preserve">Herní </w:t>
      </w:r>
      <w:proofErr w:type="spellStart"/>
      <w:r>
        <w:t>enginy</w:t>
      </w:r>
      <w:proofErr w:type="spellEnd"/>
    </w:p>
    <w:p w14:paraId="3C5CDAEE" w14:textId="77777777" w:rsidR="00884FFF" w:rsidRPr="00884FFF" w:rsidRDefault="00884FFF" w:rsidP="00884FFF">
      <w:r>
        <w:rPr>
          <w:lang w:val="en-US"/>
        </w:rPr>
        <w:t xml:space="preserve"># </w:t>
      </w:r>
      <w:proofErr w:type="spellStart"/>
      <w:r>
        <w:rPr>
          <w:lang w:val="en-US"/>
        </w:rPr>
        <w:t>todo</w:t>
      </w:r>
      <w:proofErr w:type="spellEnd"/>
      <w:r>
        <w:rPr>
          <w:lang w:val="en-US"/>
        </w:rPr>
        <w:t xml:space="preserve"> – </w:t>
      </w:r>
      <w:proofErr w:type="spellStart"/>
      <w:r>
        <w:rPr>
          <w:lang w:val="en-US"/>
        </w:rPr>
        <w:t>napsat</w:t>
      </w:r>
      <w:proofErr w:type="spellEnd"/>
      <w:r>
        <w:rPr>
          <w:lang w:val="en-US"/>
        </w:rPr>
        <w:t xml:space="preserve"> </w:t>
      </w:r>
      <w:proofErr w:type="spellStart"/>
      <w:r>
        <w:rPr>
          <w:lang w:val="en-US"/>
        </w:rPr>
        <w:t>podporu</w:t>
      </w:r>
      <w:proofErr w:type="spellEnd"/>
      <w:r>
        <w:rPr>
          <w:lang w:val="en-US"/>
        </w:rPr>
        <w:t xml:space="preserve"> pro </w:t>
      </w:r>
      <w:proofErr w:type="spellStart"/>
      <w:r>
        <w:rPr>
          <w:lang w:val="en-US"/>
        </w:rPr>
        <w:t>WebXR</w:t>
      </w:r>
      <w:proofErr w:type="spellEnd"/>
      <w:r>
        <w:rPr>
          <w:lang w:val="en-US"/>
        </w:rPr>
        <w:t xml:space="preserve"> a </w:t>
      </w:r>
      <w:proofErr w:type="spellStart"/>
      <w:r>
        <w:rPr>
          <w:lang w:val="en-US"/>
        </w:rPr>
        <w:t>popsat</w:t>
      </w:r>
      <w:proofErr w:type="spellEnd"/>
      <w:r>
        <w:rPr>
          <w:lang w:val="en-US"/>
        </w:rPr>
        <w:t xml:space="preserve"> </w:t>
      </w:r>
      <w:proofErr w:type="spellStart"/>
      <w:r>
        <w:rPr>
          <w:lang w:val="en-US"/>
        </w:rPr>
        <w:t>rychlej</w:t>
      </w:r>
      <w:proofErr w:type="spellEnd"/>
      <w:r>
        <w:rPr>
          <w:lang w:val="en-US"/>
        </w:rPr>
        <w:t xml:space="preserve"> workflow jak </w:t>
      </w:r>
      <w:proofErr w:type="spellStart"/>
      <w:r>
        <w:rPr>
          <w:lang w:val="en-US"/>
        </w:rPr>
        <w:t>dostat</w:t>
      </w:r>
      <w:proofErr w:type="spellEnd"/>
      <w:r>
        <w:rPr>
          <w:lang w:val="en-US"/>
        </w:rPr>
        <w:t xml:space="preserve"> VR experience </w:t>
      </w:r>
      <w:proofErr w:type="spellStart"/>
      <w:r>
        <w:rPr>
          <w:lang w:val="en-US"/>
        </w:rPr>
        <w:t>na</w:t>
      </w:r>
      <w:proofErr w:type="spellEnd"/>
      <w:r>
        <w:rPr>
          <w:lang w:val="en-US"/>
        </w:rPr>
        <w:t xml:space="preserve"> web, </w:t>
      </w:r>
      <w:proofErr w:type="spellStart"/>
      <w:r>
        <w:rPr>
          <w:lang w:val="en-US"/>
        </w:rPr>
        <w:t>nedělat</w:t>
      </w:r>
      <w:proofErr w:type="spellEnd"/>
      <w:r>
        <w:rPr>
          <w:lang w:val="en-US"/>
        </w:rPr>
        <w:t xml:space="preserve"> </w:t>
      </w:r>
      <w:proofErr w:type="spellStart"/>
      <w:r>
        <w:rPr>
          <w:lang w:val="en-US"/>
        </w:rPr>
        <w:t>moc</w:t>
      </w:r>
      <w:proofErr w:type="spellEnd"/>
      <w:r>
        <w:rPr>
          <w:lang w:val="en-US"/>
        </w:rPr>
        <w:t xml:space="preserve"> </w:t>
      </w:r>
      <w:proofErr w:type="spellStart"/>
      <w:r>
        <w:rPr>
          <w:lang w:val="en-US"/>
        </w:rPr>
        <w:t>dlouhý</w:t>
      </w:r>
      <w:proofErr w:type="spellEnd"/>
    </w:p>
    <w:p w14:paraId="54156990" w14:textId="358F7A4E" w:rsidR="00884FFF" w:rsidRPr="00884FFF" w:rsidRDefault="00884FFF" w:rsidP="00884FFF">
      <w:r>
        <w:t xml:space="preserve">Unity, </w:t>
      </w:r>
      <w:proofErr w:type="spellStart"/>
      <w:r>
        <w:t>Unreal</w:t>
      </w:r>
      <w:proofErr w:type="spellEnd"/>
      <w:r>
        <w:t xml:space="preserve"> </w:t>
      </w:r>
      <w:proofErr w:type="spellStart"/>
      <w:r>
        <w:t>Engine</w:t>
      </w:r>
      <w:proofErr w:type="spellEnd"/>
      <w:r>
        <w:t xml:space="preserve">, Godot, </w:t>
      </w:r>
      <w:proofErr w:type="spellStart"/>
      <w:r>
        <w:t>Wonderland</w:t>
      </w:r>
      <w:proofErr w:type="spellEnd"/>
      <w:r>
        <w:t xml:space="preserve"> </w:t>
      </w:r>
      <w:proofErr w:type="spellStart"/>
      <w:r>
        <w:t>engine</w:t>
      </w:r>
      <w:proofErr w:type="spellEnd"/>
    </w:p>
    <w:p w14:paraId="5009607A" w14:textId="5C11719A" w:rsidR="00D560AD" w:rsidRPr="00D560AD" w:rsidRDefault="00125106" w:rsidP="00D560AD">
      <w:pPr>
        <w:pStyle w:val="Heading3"/>
      </w:pPr>
      <w:r>
        <w:t>Webová řešení</w:t>
      </w:r>
    </w:p>
    <w:p w14:paraId="29AD9C51" w14:textId="67557A62" w:rsidR="001D53C7" w:rsidRPr="001F6849"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46" w:history="1">
        <w:r w:rsidRPr="001F6849">
          <w:rPr>
            <w:rStyle w:val="Hyperlink"/>
            <w:lang w:eastAsia="en-US"/>
          </w:rPr>
          <w:t>https://foam-jumpy-dianella.glitch.me</w:t>
        </w:r>
      </w:hyperlink>
    </w:p>
    <w:p w14:paraId="4337A529" w14:textId="506E35CD"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y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vytváří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p>
    <w:p w14:paraId="5B270F9F" w14:textId="7D3E7E84" w:rsidR="00382976" w:rsidRPr="001F6849" w:rsidRDefault="00382976" w:rsidP="001F2C8F">
      <w:pPr>
        <w:pStyle w:val="Normlnprvnodsazen"/>
        <w:ind w:firstLine="0"/>
      </w:pPr>
      <w:r>
        <w:t xml:space="preserve">Podpora pro 3D </w:t>
      </w:r>
      <w:proofErr w:type="spellStart"/>
      <w:r>
        <w:t>Tiles</w:t>
      </w:r>
      <w:proofErr w:type="spellEnd"/>
      <w:r>
        <w:t xml:space="preserve"> není dokonalá, pouze základní podpora pro three.js.</w:t>
      </w:r>
    </w:p>
    <w:p w14:paraId="3646732C" w14:textId="75133DB8" w:rsidR="00CD3330" w:rsidRPr="001F6849" w:rsidRDefault="00CD3330" w:rsidP="00BA2735">
      <w:pPr>
        <w:pStyle w:val="Normlnprvnodsazen"/>
        <w:ind w:firstLine="0"/>
        <w:rPr>
          <w:b/>
          <w:bCs/>
        </w:rPr>
      </w:pPr>
      <w:proofErr w:type="spellStart"/>
      <w:r w:rsidRPr="001F6849">
        <w:rPr>
          <w:b/>
          <w:bCs/>
        </w:rPr>
        <w:t>Mozila</w:t>
      </w:r>
      <w:proofErr w:type="spellEnd"/>
      <w:r w:rsidRPr="001F6849">
        <w:rPr>
          <w:b/>
          <w:bCs/>
        </w:rPr>
        <w:t xml:space="preserve"> </w:t>
      </w:r>
      <w:proofErr w:type="spellStart"/>
      <w:r w:rsidRPr="001F6849">
        <w:rPr>
          <w:b/>
          <w:bCs/>
        </w:rPr>
        <w:t>Hubs</w:t>
      </w:r>
      <w:proofErr w:type="spellEnd"/>
      <w:r w:rsidR="004D37EB" w:rsidRPr="001F6849">
        <w:rPr>
          <w:b/>
          <w:bCs/>
        </w:rPr>
        <w:t xml:space="preserve"> </w:t>
      </w:r>
      <w:r w:rsidR="00125106">
        <w:rPr>
          <w:b/>
          <w:bCs/>
        </w:rPr>
        <w:t xml:space="preserve"> + </w:t>
      </w:r>
      <w:proofErr w:type="spellStart"/>
      <w:r w:rsidR="00125106">
        <w:rPr>
          <w:b/>
          <w:bCs/>
        </w:rPr>
        <w:t>Spoke</w:t>
      </w:r>
      <w:proofErr w:type="spellEnd"/>
      <w:r w:rsidR="00125106">
        <w:rPr>
          <w:b/>
          <w:bCs/>
        </w:rPr>
        <w:t xml:space="preserve"> editor </w:t>
      </w:r>
      <w:r w:rsidR="00125106" w:rsidRPr="00125106">
        <w:rPr>
          <w:b/>
          <w:bCs/>
          <w:highlight w:val="yellow"/>
        </w:rPr>
        <w:t>(</w:t>
      </w:r>
      <w:proofErr w:type="spellStart"/>
      <w:r w:rsidR="00125106" w:rsidRPr="00125106">
        <w:rPr>
          <w:b/>
          <w:bCs/>
          <w:highlight w:val="yellow"/>
        </w:rPr>
        <w:t>Three</w:t>
      </w:r>
      <w:proofErr w:type="spellEnd"/>
      <w:r w:rsidR="00125106" w:rsidRPr="00125106">
        <w:rPr>
          <w:b/>
          <w:bCs/>
          <w:highlight w:val="yellow"/>
        </w:rPr>
        <w:t xml:space="preserve">, </w:t>
      </w:r>
      <w:proofErr w:type="spellStart"/>
      <w:r w:rsidR="00125106" w:rsidRPr="00125106">
        <w:rPr>
          <w:b/>
          <w:bCs/>
          <w:highlight w:val="yellow"/>
        </w:rPr>
        <w:t>Aframe</w:t>
      </w:r>
      <w:proofErr w:type="spellEnd"/>
      <w:r w:rsidR="00125106" w:rsidRPr="00125106">
        <w:rPr>
          <w:b/>
          <w:bCs/>
          <w:highlight w:val="yellow"/>
        </w:rPr>
        <w:t xml:space="preserve">, </w:t>
      </w:r>
      <w:proofErr w:type="spellStart"/>
      <w:r w:rsidR="00125106" w:rsidRPr="00125106">
        <w:rPr>
          <w:b/>
          <w:bCs/>
          <w:highlight w:val="yellow"/>
        </w:rPr>
        <w:t>WebRTC</w:t>
      </w:r>
      <w:proofErr w:type="spellEnd"/>
      <w:r w:rsidR="00125106" w:rsidRPr="00125106">
        <w:rPr>
          <w:b/>
          <w:bCs/>
          <w:highlight w:val="yellow"/>
        </w:rPr>
        <w:t xml:space="preserve"> aj.)</w:t>
      </w:r>
    </w:p>
    <w:p w14:paraId="29365173" w14:textId="3DA8D611" w:rsidR="004C6D06" w:rsidRPr="001F6849" w:rsidRDefault="004C6D06" w:rsidP="00BA2735">
      <w:pPr>
        <w:pStyle w:val="Normlnprvnodsazen"/>
        <w:ind w:firstLine="0"/>
      </w:pPr>
      <w:r w:rsidRPr="001F6849">
        <w:t xml:space="preserve">Prototyp </w:t>
      </w:r>
      <w:proofErr w:type="spellStart"/>
      <w:r w:rsidRPr="001F6849">
        <w:t>UrbanGrid</w:t>
      </w:r>
      <w:proofErr w:type="spellEnd"/>
      <w:r w:rsidRPr="001F6849">
        <w:t xml:space="preserve">: </w:t>
      </w:r>
      <w:hyperlink r:id="rId47"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48"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vystavěna na základech </w:t>
      </w:r>
      <w:proofErr w:type="spellStart"/>
      <w:r w:rsidR="008C6AAE" w:rsidRPr="001F6849">
        <w:t>WebRTC</w:t>
      </w:r>
      <w:proofErr w:type="spellEnd"/>
      <w:r w:rsidR="008C6AAE" w:rsidRPr="001F6849">
        <w:t xml:space="preserve"> pro komunikaci a A-</w:t>
      </w:r>
      <w:proofErr w:type="spellStart"/>
      <w:r w:rsidR="008C6AAE" w:rsidRPr="001F6849">
        <w:t>Frame</w:t>
      </w:r>
      <w:proofErr w:type="spellEnd"/>
      <w:r w:rsidR="008C6AAE" w:rsidRPr="001F6849">
        <w:t xml:space="preserve">, Three.js a </w:t>
      </w:r>
      <w:proofErr w:type="spellStart"/>
      <w:r w:rsidR="008C6AAE" w:rsidRPr="001F6849">
        <w:t>WebGL</w:t>
      </w:r>
      <w:proofErr w:type="spellEnd"/>
      <w:r w:rsidR="008C6AAE" w:rsidRPr="001F6849">
        <w:t xml:space="preserve"> pro tvorbu, vykreslení a interakci 3D scén. Součástí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i </w:t>
      </w:r>
      <w:proofErr w:type="spellStart"/>
      <w:r w:rsidR="008C6AAE" w:rsidRPr="001F6849">
        <w:rPr>
          <w:i/>
          <w:iCs/>
        </w:rPr>
        <w:t>Spoke</w:t>
      </w:r>
      <w:proofErr w:type="spellEnd"/>
      <w:r w:rsidR="008C6AAE" w:rsidRPr="001F6849">
        <w:rPr>
          <w:i/>
          <w:iCs/>
        </w:rPr>
        <w:t xml:space="preserve"> Editor</w:t>
      </w:r>
      <w:r w:rsidR="008C6AAE" w:rsidRPr="001F6849">
        <w:t xml:space="preserve">, což je GUI webová aplikace, umožňující interaktivní tvorbu virtuálních prostředí přímo v prohlížeči. </w:t>
      </w:r>
    </w:p>
    <w:p w14:paraId="7BF849F6" w14:textId="10213104" w:rsidR="005C57E5" w:rsidRPr="001F6849" w:rsidRDefault="00125106" w:rsidP="007F7BCF">
      <w:pPr>
        <w:pStyle w:val="Normlnprvnodsazen"/>
        <w:ind w:firstLine="0"/>
        <w:rPr>
          <w:b/>
          <w:bCs/>
          <w:lang w:eastAsia="en-US"/>
        </w:rPr>
      </w:pPr>
      <w:proofErr w:type="spellStart"/>
      <w:r>
        <w:rPr>
          <w:b/>
          <w:bCs/>
          <w:lang w:eastAsia="en-US"/>
        </w:rPr>
        <w:lastRenderedPageBreak/>
        <w:t>React</w:t>
      </w:r>
      <w:proofErr w:type="spellEnd"/>
      <w:r>
        <w:rPr>
          <w:b/>
          <w:bCs/>
          <w:lang w:eastAsia="en-US"/>
        </w:rPr>
        <w:t xml:space="preserve"> </w:t>
      </w:r>
      <w:proofErr w:type="spellStart"/>
      <w:r>
        <w:rPr>
          <w:b/>
          <w:bCs/>
          <w:lang w:eastAsia="en-US"/>
        </w:rPr>
        <w:t>Three</w:t>
      </w:r>
      <w:proofErr w:type="spellEnd"/>
      <w:r>
        <w:rPr>
          <w:b/>
          <w:bCs/>
          <w:lang w:eastAsia="en-US"/>
        </w:rPr>
        <w:t xml:space="preserve"> </w:t>
      </w:r>
      <w:proofErr w:type="spellStart"/>
      <w:r>
        <w:rPr>
          <w:b/>
          <w:bCs/>
          <w:lang w:eastAsia="en-US"/>
        </w:rPr>
        <w:t>Fiber</w:t>
      </w:r>
      <w:proofErr w:type="spellEnd"/>
      <w:r>
        <w:rPr>
          <w:b/>
          <w:bCs/>
          <w:lang w:eastAsia="en-US"/>
        </w:rPr>
        <w:t xml:space="preserve"> (Three.js + </w:t>
      </w:r>
      <w:proofErr w:type="spellStart"/>
      <w:r>
        <w:rPr>
          <w:b/>
          <w:bCs/>
          <w:lang w:eastAsia="en-US"/>
        </w:rPr>
        <w:t>ReactJS</w:t>
      </w:r>
      <w:proofErr w:type="spellEnd"/>
      <w:r>
        <w:rPr>
          <w:b/>
          <w:bCs/>
          <w:lang w:eastAsia="en-US"/>
        </w:rPr>
        <w:t>)</w:t>
      </w:r>
    </w:p>
    <w:p w14:paraId="4026CF11" w14:textId="5EBCDA5D" w:rsidR="005C57E5" w:rsidRDefault="005C57E5" w:rsidP="007F7BCF">
      <w:pPr>
        <w:pStyle w:val="Normlnprvnodsazen"/>
        <w:ind w:firstLine="0"/>
        <w:rPr>
          <w:b/>
          <w:bCs/>
          <w:lang w:eastAsia="en-US"/>
        </w:rPr>
      </w:pPr>
      <w:proofErr w:type="spellStart"/>
      <w:r w:rsidRPr="001F6849">
        <w:rPr>
          <w:b/>
          <w:bCs/>
          <w:lang w:eastAsia="en-US"/>
        </w:rPr>
        <w:t>WonderlandEngine</w:t>
      </w:r>
      <w:proofErr w:type="spellEnd"/>
      <w:r w:rsidR="00125106">
        <w:rPr>
          <w:b/>
          <w:bCs/>
          <w:lang w:eastAsia="en-US"/>
        </w:rPr>
        <w:t xml:space="preserve"> (</w:t>
      </w:r>
      <w:proofErr w:type="spellStart"/>
      <w:r w:rsidR="00125106">
        <w:rPr>
          <w:b/>
          <w:bCs/>
          <w:lang w:eastAsia="en-US"/>
        </w:rPr>
        <w:t>Aframe</w:t>
      </w:r>
      <w:proofErr w:type="spellEnd"/>
      <w:r w:rsidR="00125106">
        <w:rPr>
          <w:b/>
          <w:bCs/>
          <w:lang w:eastAsia="en-US"/>
        </w:rPr>
        <w:t>)</w:t>
      </w:r>
    </w:p>
    <w:p w14:paraId="77E33A2D" w14:textId="4293A78C" w:rsidR="00125106" w:rsidRP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08"/>
      <w:r>
        <w:t xml:space="preserve">Viz: </w:t>
      </w:r>
      <w:hyperlink r:id="rId49"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50" w:anchor="!/interesting-parallel-bit" w:history="1">
        <w:r w:rsidRPr="000D3D05">
          <w:rPr>
            <w:rStyle w:val="Hyperlink"/>
          </w:rPr>
          <w:t>https://glitch.com/edit/#!/interesting-parallel-bit</w:t>
        </w:r>
      </w:hyperlink>
      <w:commentRangeEnd w:id="108"/>
      <w:r>
        <w:rPr>
          <w:rStyle w:val="CommentReference"/>
        </w:rPr>
        <w:commentReference w:id="108"/>
      </w:r>
    </w:p>
    <w:p w14:paraId="1464ED97" w14:textId="77777777" w:rsidR="00125106" w:rsidRPr="001F6849" w:rsidRDefault="00125106" w:rsidP="00125106">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Unity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3D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snaží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přeloží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5B65262" w14:textId="77777777" w:rsidR="00125106" w:rsidRPr="001F6849" w:rsidRDefault="00125106" w:rsidP="00125106">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157A498B" w14:textId="77777777" w:rsidR="00125106" w:rsidRDefault="00125106" w:rsidP="007F7BCF">
      <w:pPr>
        <w:pStyle w:val="Normlnprvnodsazen"/>
        <w:ind w:firstLine="0"/>
        <w:rPr>
          <w:b/>
          <w:bCs/>
          <w:lang w:eastAsia="en-US"/>
        </w:rPr>
      </w:pPr>
    </w:p>
    <w:p w14:paraId="673349A7" w14:textId="190C05CE" w:rsidR="00125106" w:rsidRDefault="00E66303" w:rsidP="00E66303">
      <w:pPr>
        <w:pStyle w:val="Heading3"/>
      </w:pPr>
      <w:r>
        <w:t>Webová řešení produkty</w:t>
      </w:r>
    </w:p>
    <w:p w14:paraId="396BA6B2" w14:textId="40A99C91" w:rsidR="00E66303" w:rsidRPr="00E66303" w:rsidRDefault="00E66303" w:rsidP="00E66303">
      <w:r w:rsidRPr="00E66303">
        <w:t>https://learn.framevr.io/</w:t>
      </w:r>
    </w:p>
    <w:p w14:paraId="2C2E1757" w14:textId="77777777" w:rsidR="00884FFF" w:rsidRDefault="00884FFF"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65ABA60" w14:textId="06580D60" w:rsidR="00BC3D00" w:rsidRDefault="00BC3D00" w:rsidP="00BC3D00">
      <w:pPr>
        <w:pStyle w:val="Heading2"/>
        <w:rPr>
          <w:lang w:val="cs-CZ"/>
        </w:rPr>
      </w:pPr>
      <w:r w:rsidRPr="001F6849">
        <w:rPr>
          <w:lang w:val="cs-CZ"/>
        </w:rPr>
        <w:lastRenderedPageBreak/>
        <w:t>Praktické porovnání vybraných technologií</w:t>
      </w:r>
    </w:p>
    <w:p w14:paraId="1506BC49" w14:textId="0BB39AD2" w:rsidR="006C136E" w:rsidRDefault="006C136E" w:rsidP="006C136E">
      <w:pPr>
        <w:rPr>
          <w:lang w:eastAsia="cs-CZ"/>
        </w:rPr>
      </w:pPr>
      <w:r>
        <w:rPr>
          <w:lang w:eastAsia="cs-CZ"/>
        </w:rPr>
        <w:t>Metodika testován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P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1CF3875E" w14:textId="44528E4E" w:rsidR="001937BB" w:rsidRDefault="001937BB" w:rsidP="001937BB">
      <w:pPr>
        <w:pStyle w:val="Heading3"/>
        <w:rPr>
          <w:lang w:eastAsia="cs-CZ"/>
        </w:rPr>
      </w:pPr>
      <w:r>
        <w:rPr>
          <w:lang w:eastAsia="cs-CZ"/>
        </w:rPr>
        <w:t>Výběr  technologie</w:t>
      </w:r>
    </w:p>
    <w:p w14:paraId="00FE3C94" w14:textId="77777777" w:rsidR="00B95DF6" w:rsidRPr="00B95DF6" w:rsidRDefault="00B95DF6" w:rsidP="00B95DF6">
      <w:pPr>
        <w:rPr>
          <w:lang w:eastAsia="cs-CZ"/>
        </w:rPr>
      </w:pP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otestovat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4020961B" w:rsidR="00C37F6B" w:rsidRDefault="00C37F6B" w:rsidP="00C37F6B">
      <w:pPr>
        <w:pStyle w:val="Normlnprvnodsazen"/>
        <w:ind w:firstLine="0"/>
      </w:pPr>
      <w:r>
        <w:t>Ve VR dává smysl ukazovat 3D data to je jasný. Dává ale smysl ukazovat i 2D data – jaká to jsou?</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w:t>
      </w:r>
      <w:proofErr w:type="spellStart"/>
      <w:r>
        <w:rPr>
          <w:b/>
          <w:bCs/>
        </w:rPr>
        <w:t>brainstroming</w:t>
      </w:r>
      <w:proofErr w:type="spellEnd"/>
      <w:r>
        <w:rPr>
          <w:b/>
          <w:bCs/>
        </w:rPr>
        <w:t xml:space="preserve">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r>
        <w:t xml:space="preserve">2d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r>
        <w:t>rastr - bitmapa (</w:t>
      </w:r>
      <w:proofErr w:type="spellStart"/>
      <w:r>
        <w:t>jpg</w:t>
      </w:r>
      <w:proofErr w:type="spellEnd"/>
      <w:r>
        <w:t>)</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r>
        <w:t xml:space="preserve">3d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3d </w:t>
      </w:r>
      <w:proofErr w:type="spellStart"/>
      <w:r>
        <w:t>tiles</w:t>
      </w:r>
      <w:proofErr w:type="spellEnd"/>
      <w:r>
        <w:t>, i3s atd.)</w:t>
      </w:r>
    </w:p>
    <w:p w14:paraId="53D0B3E7" w14:textId="77777777" w:rsidR="001D1870" w:rsidRDefault="001D1870" w:rsidP="001D1870">
      <w:pPr>
        <w:pStyle w:val="Normlnprvnodsazen"/>
        <w:numPr>
          <w:ilvl w:val="4"/>
          <w:numId w:val="7"/>
        </w:numPr>
      </w:pPr>
      <w:r>
        <w:t xml:space="preserve">Zdroj: </w:t>
      </w:r>
    </w:p>
    <w:p w14:paraId="0CF50C63" w14:textId="42596153" w:rsidR="001D1870" w:rsidRDefault="001D1870" w:rsidP="001D1870">
      <w:pPr>
        <w:pStyle w:val="Normlnprvnodsazen"/>
        <w:numPr>
          <w:ilvl w:val="5"/>
          <w:numId w:val="7"/>
        </w:numPr>
      </w:pPr>
      <w:r>
        <w:t xml:space="preserve">lokálně – </w:t>
      </w:r>
      <w:proofErr w:type="spellStart"/>
      <w:r>
        <w:t>gltf</w:t>
      </w:r>
      <w:proofErr w:type="spellEnd"/>
      <w:r>
        <w:t xml:space="preserve"> - nemůže být velké území – moc dat, popř. nějaký on </w:t>
      </w:r>
      <w:proofErr w:type="spellStart"/>
      <w:r>
        <w:t>demand</w:t>
      </w:r>
      <w:proofErr w:type="spellEnd"/>
      <w:r>
        <w:t xml:space="preserve"> </w:t>
      </w:r>
      <w:proofErr w:type="spellStart"/>
      <w:r>
        <w:t>loading</w:t>
      </w:r>
      <w:proofErr w:type="spellEnd"/>
      <w:r>
        <w:t xml:space="preserve"> –</w:t>
      </w:r>
      <w:r w:rsidR="000A08D9">
        <w:t xml:space="preserve"> </w:t>
      </w:r>
      <w:proofErr w:type="spellStart"/>
      <w:r w:rsidR="000A08D9">
        <w:t>spatial</w:t>
      </w:r>
      <w:proofErr w:type="spellEnd"/>
      <w:r w:rsidR="000A08D9">
        <w:t xml:space="preserve"> </w:t>
      </w:r>
      <w:proofErr w:type="spellStart"/>
      <w:r w:rsidR="000A08D9">
        <w:t>subdivistion</w:t>
      </w:r>
      <w:proofErr w:type="spellEnd"/>
      <w:r w:rsidR="000A08D9">
        <w:t xml:space="preserve"> - </w:t>
      </w:r>
      <w:r>
        <w:t xml:space="preserve">HLOD? </w:t>
      </w:r>
    </w:p>
    <w:p w14:paraId="2B13561A" w14:textId="00811C11" w:rsidR="000A08D9" w:rsidRDefault="001D1870" w:rsidP="000A08D9">
      <w:pPr>
        <w:pStyle w:val="Normlnprvnodsazen"/>
        <w:numPr>
          <w:ilvl w:val="5"/>
          <w:numId w:val="7"/>
        </w:numPr>
      </w:pPr>
      <w:r>
        <w:t xml:space="preserve">služba – 3Dtiles? - </w:t>
      </w:r>
      <w:proofErr w:type="spellStart"/>
      <w:r>
        <w:t>loaduje</w:t>
      </w:r>
      <w:proofErr w:type="spellEnd"/>
      <w:r>
        <w:t xml:space="preserve"> se jen to co se vidí - cesium, </w:t>
      </w:r>
      <w:proofErr w:type="spellStart"/>
      <w:r>
        <w:t>vts-geospatial</w:t>
      </w:r>
      <w:proofErr w:type="spellEnd"/>
      <w:r>
        <w:t xml:space="preserve">, </w:t>
      </w:r>
    </w:p>
    <w:p w14:paraId="2001C7CD" w14:textId="2D2347F7" w:rsidR="00695B27" w:rsidRDefault="00695B27" w:rsidP="00695B27">
      <w:pPr>
        <w:pStyle w:val="Normlnprvnodsazen"/>
        <w:numPr>
          <w:ilvl w:val="6"/>
          <w:numId w:val="7"/>
        </w:numPr>
      </w:pPr>
      <w:r>
        <w:t xml:space="preserve">Google </w:t>
      </w:r>
      <w:proofErr w:type="spellStart"/>
      <w:r>
        <w:t>Maps</w:t>
      </w:r>
      <w:proofErr w:type="spellEnd"/>
      <w:r>
        <w:t xml:space="preserve"> 3DTiles API</w:t>
      </w:r>
    </w:p>
    <w:p w14:paraId="1EE05EDB" w14:textId="2EC99BDA" w:rsidR="00695B27" w:rsidRDefault="00695B27" w:rsidP="00695B27">
      <w:pPr>
        <w:pStyle w:val="Normlnprvnodsazen"/>
        <w:numPr>
          <w:ilvl w:val="7"/>
          <w:numId w:val="7"/>
        </w:numPr>
      </w:pPr>
      <w:proofErr w:type="spellStart"/>
      <w:r>
        <w:t>Textured</w:t>
      </w:r>
      <w:proofErr w:type="spellEnd"/>
      <w:r>
        <w:t xml:space="preserve"> 3D </w:t>
      </w:r>
      <w:proofErr w:type="spellStart"/>
      <w:r>
        <w:t>mesh</w:t>
      </w:r>
      <w:proofErr w:type="spellEnd"/>
    </w:p>
    <w:p w14:paraId="754B8C39" w14:textId="2811AB9A" w:rsidR="0063295F" w:rsidRDefault="0063295F" w:rsidP="0063295F">
      <w:pPr>
        <w:pStyle w:val="Normlnprvnodsazen"/>
        <w:numPr>
          <w:ilvl w:val="6"/>
          <w:numId w:val="7"/>
        </w:numPr>
      </w:pPr>
      <w:r>
        <w:t xml:space="preserve">Cesium 3D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r>
        <w:t xml:space="preserve">2d – body, linie, polygony </w:t>
      </w:r>
    </w:p>
    <w:p w14:paraId="7A5BD9E4" w14:textId="25D5310E" w:rsidR="004B00F7" w:rsidRDefault="004B00F7" w:rsidP="004B00F7">
      <w:pPr>
        <w:pStyle w:val="Normlnprvnodsazen"/>
        <w:numPr>
          <w:ilvl w:val="2"/>
          <w:numId w:val="7"/>
        </w:numPr>
      </w:pPr>
      <w:r>
        <w:t>Tech:</w:t>
      </w:r>
    </w:p>
    <w:p w14:paraId="4F81BC12" w14:textId="77777777" w:rsidR="004B00F7" w:rsidRDefault="004B00F7" w:rsidP="004B00F7">
      <w:pPr>
        <w:pStyle w:val="Normlnprvnodsazen"/>
        <w:numPr>
          <w:ilvl w:val="3"/>
          <w:numId w:val="7"/>
        </w:numPr>
      </w:pPr>
      <w:r>
        <w:t>rastr - bitmapa (</w:t>
      </w:r>
      <w:proofErr w:type="spellStart"/>
      <w:r>
        <w:t>jpg</w:t>
      </w:r>
      <w:proofErr w:type="spellEnd"/>
      <w:r>
        <w:t>)</w:t>
      </w:r>
    </w:p>
    <w:p w14:paraId="29EE88DF" w14:textId="77777777" w:rsidR="004B00F7" w:rsidRDefault="004B00F7" w:rsidP="004B00F7">
      <w:pPr>
        <w:pStyle w:val="Normlnprvnodsazen"/>
        <w:numPr>
          <w:ilvl w:val="4"/>
          <w:numId w:val="7"/>
        </w:numPr>
      </w:pPr>
      <w:r>
        <w:t xml:space="preserve">zdroj: </w:t>
      </w:r>
    </w:p>
    <w:p w14:paraId="4819CB20" w14:textId="02596F9C"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569FA1DB" w14:textId="2014E90F" w:rsidR="004B00F7" w:rsidRDefault="004B00F7" w:rsidP="004B00F7">
      <w:pPr>
        <w:pStyle w:val="Normlnprvnodsazen"/>
        <w:numPr>
          <w:ilvl w:val="5"/>
          <w:numId w:val="7"/>
        </w:numPr>
      </w:pPr>
      <w:r>
        <w:lastRenderedPageBreak/>
        <w:t>služby – WFS, REST</w:t>
      </w:r>
    </w:p>
    <w:p w14:paraId="64E464F4" w14:textId="3E18F019" w:rsidR="004B00F7" w:rsidRDefault="004B00F7" w:rsidP="004B00F7">
      <w:pPr>
        <w:pStyle w:val="Normlnprvnodsazen"/>
        <w:numPr>
          <w:ilvl w:val="1"/>
          <w:numId w:val="7"/>
        </w:numPr>
      </w:pPr>
      <w:r>
        <w:t xml:space="preserve">3d – </w:t>
      </w:r>
      <w:proofErr w:type="spellStart"/>
      <w:r>
        <w:t>instancované</w:t>
      </w:r>
      <w:proofErr w:type="spellEnd"/>
      <w:r>
        <w:t xml:space="preserve">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 xml:space="preserve">Lokálně – data </w:t>
      </w:r>
      <w:proofErr w:type="spellStart"/>
      <w:r>
        <w:t>naloadovaná</w:t>
      </w:r>
      <w:proofErr w:type="spellEnd"/>
      <w:r>
        <w:t xml:space="preserve"> do klienta při otevření aplikace</w:t>
      </w:r>
    </w:p>
    <w:p w14:paraId="021C4099" w14:textId="074147C8" w:rsidR="004B00F7" w:rsidRDefault="004B00F7" w:rsidP="004B00F7">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7C2B5CCD" w14:textId="76B9411F" w:rsidR="004B00F7" w:rsidRDefault="004B00F7" w:rsidP="004B00F7">
      <w:pPr>
        <w:pStyle w:val="Normlnprvnodsazen"/>
        <w:numPr>
          <w:ilvl w:val="3"/>
          <w:numId w:val="7"/>
        </w:numPr>
      </w:pPr>
      <w:proofErr w:type="spellStart"/>
      <w:r>
        <w:t>Mesh</w:t>
      </w:r>
      <w:proofErr w:type="spellEnd"/>
      <w:r>
        <w:t xml:space="preserve"> – jednoduchý – plocha s texturou co se otáčí – symbol (</w:t>
      </w:r>
      <w:proofErr w:type="spellStart"/>
      <w:r>
        <w:t>format</w:t>
      </w:r>
      <w:proofErr w:type="spellEnd"/>
      <w:r>
        <w: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 xml:space="preserve">Tematická data – statistika, </w:t>
      </w:r>
      <w:proofErr w:type="spellStart"/>
      <w:r>
        <w:t>agreagace</w:t>
      </w:r>
      <w:proofErr w:type="spellEnd"/>
      <w:r>
        <w:t>, atd</w:t>
      </w:r>
    </w:p>
    <w:p w14:paraId="21402DC9" w14:textId="78276468" w:rsidR="004B00F7" w:rsidRDefault="004B00F7" w:rsidP="004B00F7">
      <w:pPr>
        <w:pStyle w:val="Normlnprvnodsazen"/>
        <w:numPr>
          <w:ilvl w:val="1"/>
          <w:numId w:val="7"/>
        </w:numPr>
      </w:pPr>
      <w:r>
        <w:t>2d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r>
        <w:t>rastr - bitmapa (</w:t>
      </w:r>
      <w:proofErr w:type="spellStart"/>
      <w:r>
        <w:t>jpg</w:t>
      </w:r>
      <w:proofErr w:type="spellEnd"/>
      <w:r>
        <w:t>)</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r>
        <w:t xml:space="preserve">3d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t>Tech:</w:t>
      </w:r>
    </w:p>
    <w:p w14:paraId="669DC1F1" w14:textId="77777777" w:rsidR="003146B1" w:rsidRDefault="003146B1" w:rsidP="003146B1">
      <w:pPr>
        <w:pStyle w:val="Normlnprvnodsazen"/>
        <w:numPr>
          <w:ilvl w:val="3"/>
          <w:numId w:val="7"/>
        </w:numPr>
      </w:pPr>
      <w:proofErr w:type="spellStart"/>
      <w:r>
        <w:t>Mesh</w:t>
      </w:r>
      <w:proofErr w:type="spellEnd"/>
      <w:r>
        <w:t xml:space="preserve">: </w:t>
      </w:r>
    </w:p>
    <w:p w14:paraId="655F9FBB" w14:textId="104C9FDE" w:rsidR="003146B1" w:rsidRDefault="003146B1" w:rsidP="003146B1">
      <w:pPr>
        <w:pStyle w:val="Normlnprvnodsazen"/>
        <w:numPr>
          <w:ilvl w:val="4"/>
          <w:numId w:val="7"/>
        </w:numPr>
      </w:pPr>
      <w:r>
        <w:t>stejné</w:t>
      </w:r>
    </w:p>
    <w:p w14:paraId="3A05EC72" w14:textId="2ADEC38F" w:rsidR="003146B1" w:rsidRDefault="003146B1" w:rsidP="003146B1">
      <w:pPr>
        <w:pStyle w:val="Normlnprvnodsazen"/>
        <w:numPr>
          <w:ilvl w:val="3"/>
          <w:numId w:val="7"/>
        </w:numPr>
      </w:pPr>
      <w:proofErr w:type="spellStart"/>
      <w:r>
        <w:t>Voxely</w:t>
      </w:r>
      <w:proofErr w:type="spellEnd"/>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lastRenderedPageBreak/>
        <w:t xml:space="preserve">Švýcarsko – </w:t>
      </w:r>
      <w:proofErr w:type="spellStart"/>
      <w:r>
        <w:t>swiss</w:t>
      </w:r>
      <w:proofErr w:type="spellEnd"/>
      <w:r>
        <w:t xml:space="preserve"> </w:t>
      </w:r>
      <w:proofErr w:type="spellStart"/>
      <w:r>
        <w:t>topo</w:t>
      </w:r>
      <w:proofErr w:type="spellEnd"/>
    </w:p>
    <w:p w14:paraId="5E70DBA3" w14:textId="09343525" w:rsidR="0063295F" w:rsidRDefault="0063295F" w:rsidP="002C115C">
      <w:pPr>
        <w:pStyle w:val="Normlnprvnodsazen"/>
        <w:numPr>
          <w:ilvl w:val="0"/>
          <w:numId w:val="7"/>
        </w:numPr>
      </w:pPr>
      <w:r>
        <w:t>Google API</w:t>
      </w:r>
    </w:p>
    <w:p w14:paraId="749C3DA1" w14:textId="144AD42E" w:rsidR="0063295F" w:rsidRDefault="0063295F" w:rsidP="0063295F">
      <w:pPr>
        <w:pStyle w:val="Normlnprvnodsazen"/>
        <w:numPr>
          <w:ilvl w:val="1"/>
          <w:numId w:val="7"/>
        </w:numPr>
      </w:pPr>
      <w:r w:rsidRPr="0063295F">
        <w:t>https://developers.google.com/maps/documentation/tile/use-renderer</w:t>
      </w:r>
    </w:p>
    <w:p w14:paraId="36342A83" w14:textId="77777777" w:rsidR="0063295F" w:rsidRPr="006242FC" w:rsidRDefault="0063295F" w:rsidP="0063295F">
      <w:pPr>
        <w:pStyle w:val="Normlnprvnodsazen"/>
        <w:numPr>
          <w:ilvl w:val="1"/>
          <w:numId w:val="7"/>
        </w:numPr>
      </w:pP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57428A49" w14:textId="02379515" w:rsidR="00B91039" w:rsidRDefault="00B91039" w:rsidP="00B91039">
      <w:r>
        <w:t>Pomocí této metody je možné konkretizovat obecně zvolené požadavky při výběru technologie na konkrétní aplikaci.</w:t>
      </w:r>
    </w:p>
    <w:p w14:paraId="5E4AFB00" w14:textId="4AB3F262" w:rsidR="006242FC" w:rsidRDefault="006242FC" w:rsidP="006242FC">
      <w:pPr>
        <w:pStyle w:val="Heading3"/>
      </w:pPr>
      <w:r>
        <w:t>Poučení z existujících řešení</w:t>
      </w:r>
    </w:p>
    <w:p w14:paraId="5D0C8918" w14:textId="44F4456B" w:rsidR="006242FC" w:rsidRDefault="006242FC" w:rsidP="006242FC">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05888AC6" w14:textId="77777777" w:rsidR="006242FC" w:rsidRDefault="006242FC" w:rsidP="006242FC">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362C44ED" w14:textId="54D63402"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C717EF2" w14:textId="2156D8F4"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41AD7A6E" w14:textId="2DD9E0E4" w:rsidR="006242FC" w:rsidRDefault="006242FC" w:rsidP="006242FC">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6B83DC7F" w14:textId="7F595297" w:rsidR="006242FC" w:rsidRDefault="006242FC" w:rsidP="006242FC">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2BF6F790" w14:textId="5B9DFAC2" w:rsidR="006242FC" w:rsidRDefault="006242FC" w:rsidP="006242FC">
      <w:pPr>
        <w:pStyle w:val="Normlnprvnodsazen"/>
        <w:numPr>
          <w:ilvl w:val="0"/>
          <w:numId w:val="7"/>
        </w:numPr>
        <w:rPr>
          <w:lang w:eastAsia="en-US"/>
        </w:rPr>
      </w:pPr>
      <w:r>
        <w:rPr>
          <w:lang w:eastAsia="en-US"/>
        </w:rPr>
        <w:t xml:space="preserve">Kamera  a </w:t>
      </w:r>
      <w:proofErr w:type="spellStart"/>
      <w:r>
        <w:rPr>
          <w:lang w:eastAsia="en-US"/>
        </w:rPr>
        <w:t>Kontroler</w:t>
      </w:r>
      <w:proofErr w:type="spellEnd"/>
      <w:r>
        <w:rPr>
          <w:lang w:eastAsia="en-US"/>
        </w:rPr>
        <w:t xml:space="preserve"> setup – vlastní modifikace (létaní atd)</w:t>
      </w:r>
    </w:p>
    <w:p w14:paraId="3FAD3E10" w14:textId="77777777" w:rsidR="006242FC" w:rsidRDefault="006242FC" w:rsidP="006242FC">
      <w:pPr>
        <w:pStyle w:val="Normlnprvnodsazen"/>
        <w:numPr>
          <w:ilvl w:val="0"/>
          <w:numId w:val="7"/>
        </w:numPr>
        <w:rPr>
          <w:lang w:eastAsia="en-US"/>
        </w:rPr>
      </w:pPr>
      <w:proofErr w:type="spellStart"/>
      <w:r>
        <w:rPr>
          <w:lang w:eastAsia="en-US"/>
        </w:rPr>
        <w:t>Code</w:t>
      </w:r>
      <w:proofErr w:type="spellEnd"/>
    </w:p>
    <w:p w14:paraId="38AEE966" w14:textId="27FD5D85" w:rsidR="006242FC" w:rsidRDefault="006242FC" w:rsidP="006242FC">
      <w:pPr>
        <w:pStyle w:val="Normlnprvnodsazen"/>
        <w:numPr>
          <w:ilvl w:val="1"/>
          <w:numId w:val="7"/>
        </w:numPr>
        <w:rPr>
          <w:lang w:eastAsia="en-US"/>
        </w:rPr>
      </w:pPr>
      <w:r>
        <w:rPr>
          <w:lang w:eastAsia="en-US"/>
        </w:rPr>
        <w:t xml:space="preserve">Html - Start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0FFF07DA" w14:textId="17DDE68E" w:rsidR="006242FC" w:rsidRDefault="006242FC" w:rsidP="006242FC">
      <w:pPr>
        <w:pStyle w:val="Normlnprvnodsazen"/>
        <w:numPr>
          <w:ilvl w:val="1"/>
          <w:numId w:val="7"/>
        </w:numPr>
        <w:rPr>
          <w:lang w:eastAsia="en-US"/>
        </w:rPr>
      </w:pPr>
      <w:r>
        <w:rPr>
          <w:lang w:eastAsia="en-US"/>
        </w:rPr>
        <w:t xml:space="preserve">Map.js </w:t>
      </w:r>
      <w:r w:rsidR="00B715BF">
        <w:rPr>
          <w:lang w:eastAsia="en-US"/>
        </w:rPr>
        <w:t>–</w:t>
      </w:r>
      <w:r>
        <w:rPr>
          <w:lang w:eastAsia="en-US"/>
        </w:rPr>
        <w:t xml:space="preserve"> </w:t>
      </w:r>
      <w:proofErr w:type="spellStart"/>
      <w:r w:rsidR="00B715BF">
        <w:rPr>
          <w:lang w:eastAsia="en-US"/>
        </w:rPr>
        <w:t>load</w:t>
      </w:r>
      <w:proofErr w:type="spellEnd"/>
      <w:r w:rsidR="00B715BF">
        <w:rPr>
          <w:lang w:eastAsia="en-US"/>
        </w:rPr>
        <w:t xml:space="preserve">, </w:t>
      </w:r>
      <w:proofErr w:type="spellStart"/>
      <w:r w:rsidR="00B715BF">
        <w:rPr>
          <w:lang w:eastAsia="en-US"/>
        </w:rPr>
        <w:t>handlers</w:t>
      </w:r>
      <w:proofErr w:type="spellEnd"/>
      <w:r w:rsidR="00B715BF">
        <w:rPr>
          <w:lang w:eastAsia="en-US"/>
        </w:rPr>
        <w:t xml:space="preserve">, </w:t>
      </w:r>
      <w:proofErr w:type="spellStart"/>
      <w:r w:rsidR="00B715BF">
        <w:rPr>
          <w:lang w:eastAsia="en-US"/>
        </w:rPr>
        <w:t>fetch</w:t>
      </w:r>
      <w:proofErr w:type="spellEnd"/>
      <w:r w:rsidR="00B715BF">
        <w:rPr>
          <w:lang w:eastAsia="en-US"/>
        </w:rPr>
        <w:t xml:space="preserve"> </w:t>
      </w:r>
      <w:proofErr w:type="spellStart"/>
      <w:r w:rsidR="00B715BF">
        <w:rPr>
          <w:lang w:eastAsia="en-US"/>
        </w:rPr>
        <w:t>from</w:t>
      </w:r>
      <w:proofErr w:type="spellEnd"/>
      <w:r w:rsidR="00B715BF">
        <w:rPr>
          <w:lang w:eastAsia="en-US"/>
        </w:rPr>
        <w:t xml:space="preserve"> </w:t>
      </w:r>
      <w:proofErr w:type="spellStart"/>
      <w:r w:rsidR="00B715BF">
        <w:rPr>
          <w:lang w:eastAsia="en-US"/>
        </w:rPr>
        <w:t>Overpass</w:t>
      </w:r>
      <w:proofErr w:type="spellEnd"/>
      <w:r w:rsidR="00B715BF">
        <w:rPr>
          <w:lang w:eastAsia="en-US"/>
        </w:rPr>
        <w:t xml:space="preserve"> API </w:t>
      </w:r>
    </w:p>
    <w:p w14:paraId="2E741CAC" w14:textId="218C76CA" w:rsidR="00B715BF" w:rsidRDefault="00B715BF" w:rsidP="006242FC">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72CC1BE1" w14:textId="0D771E81" w:rsidR="00B715BF" w:rsidRDefault="00B715BF" w:rsidP="006242FC">
      <w:pPr>
        <w:pStyle w:val="Normlnprvnodsazen"/>
        <w:numPr>
          <w:ilvl w:val="1"/>
          <w:numId w:val="7"/>
        </w:numPr>
        <w:rPr>
          <w:lang w:eastAsia="en-US"/>
        </w:rPr>
      </w:pPr>
      <w:r>
        <w:rPr>
          <w:lang w:eastAsia="en-US"/>
        </w:rPr>
        <w:lastRenderedPageBreak/>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1E653C96" w14:textId="027B72E7" w:rsidR="00B715BF" w:rsidRDefault="00B715BF" w:rsidP="006242FC">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4CC56F41" w14:textId="0F523FD7" w:rsidR="006242FC" w:rsidRPr="006242FC" w:rsidRDefault="006242FC" w:rsidP="006242FC">
      <w:pPr>
        <w:pStyle w:val="Normlnprvnodsazen"/>
        <w:ind w:left="1440" w:firstLine="0"/>
        <w:rPr>
          <w:lang w:eastAsia="en-US"/>
        </w:rPr>
      </w:pPr>
    </w:p>
    <w:p w14:paraId="02BA1512" w14:textId="24410367" w:rsidR="006242FC" w:rsidRDefault="006242FC" w:rsidP="006242FC">
      <w:pPr>
        <w:pStyle w:val="Normlnprvnodsazen"/>
        <w:ind w:firstLine="0"/>
        <w:rPr>
          <w:lang w:eastAsia="en-US"/>
        </w:rPr>
      </w:pP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Zobrazení geografických dat 3D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99% času. </w:t>
      </w:r>
    </w:p>
    <w:p w14:paraId="6EABF8C5" w14:textId="32678256" w:rsidR="001E0F8C" w:rsidRPr="00455C26" w:rsidRDefault="008405EF" w:rsidP="00455C26">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Lite - </w:t>
      </w:r>
      <w:proofErr w:type="spellStart"/>
      <w:r w:rsidR="00340495" w:rsidRPr="001F6849">
        <w:t>Retrak</w:t>
      </w:r>
      <w:proofErr w:type="spellEnd"/>
      <w:r w:rsidR="00340495" w:rsidRPr="001F6849">
        <w:t xml:space="preserve">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r w:rsidRPr="001F6849">
        <w:rPr>
          <w:lang w:eastAsia="cs-CZ"/>
        </w:rPr>
        <w:t>Vive</w:t>
      </w:r>
      <w:proofErr w:type="spellEnd"/>
      <w:r w:rsidR="004C6D06" w:rsidRPr="001F6849">
        <w:rPr>
          <w:lang w:eastAsia="cs-CZ"/>
        </w:rPr>
        <w:t xml:space="preserve"> - škola</w:t>
      </w:r>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00181BBF" w:rsidRPr="001F6849">
        <w:t xml:space="preserve"> – </w:t>
      </w:r>
      <w:proofErr w:type="spellStart"/>
      <w:r w:rsidR="00181BBF" w:rsidRPr="001F6849">
        <w:t>progresive</w:t>
      </w:r>
      <w:proofErr w:type="spellEnd"/>
      <w:r w:rsidR="00181BBF" w:rsidRPr="001F6849">
        <w:t xml:space="preserve"> </w:t>
      </w:r>
      <w:proofErr w:type="spellStart"/>
      <w:r w:rsidR="00181BBF" w:rsidRPr="001F6849">
        <w:t>loading</w:t>
      </w:r>
      <w:proofErr w:type="spellEnd"/>
      <w:r w:rsidR="00181BBF" w:rsidRPr="001F6849">
        <w:t xml:space="preserve"> – </w:t>
      </w:r>
      <w:proofErr w:type="spellStart"/>
      <w:r w:rsidR="00181BBF" w:rsidRPr="001F6849">
        <w:t>compresion</w:t>
      </w:r>
      <w:proofErr w:type="spellEnd"/>
    </w:p>
    <w:p w14:paraId="0E1DA15C" w14:textId="65005A74" w:rsidR="0014392A" w:rsidRPr="001F6849" w:rsidRDefault="009F3D5B" w:rsidP="002656D4">
      <w:pPr>
        <w:pStyle w:val="Heading2"/>
        <w:rPr>
          <w:lang w:val="cs-CZ"/>
        </w:rPr>
      </w:pPr>
      <w:r w:rsidRPr="001F6849">
        <w:rPr>
          <w:lang w:val="cs-CZ"/>
        </w:rPr>
        <w:lastRenderedPageBreak/>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49B211A2" w:rsidR="00054069" w:rsidRPr="001F6849" w:rsidRDefault="00054069" w:rsidP="00054069">
      <w:pPr>
        <w:pStyle w:val="Normlnprvnodsazen"/>
        <w:ind w:firstLine="0"/>
      </w:pPr>
      <w:r w:rsidRPr="001F6849">
        <w:fldChar w:fldCharType="begin"/>
      </w:r>
      <w:r w:rsidR="00792292">
        <w:instrText xml:space="preserve"> ADDIN ZOTERO_ITEM CSL_CITATION {"citationID":"cYRPxs8U","properties":{"formattedCitation":"(Coltekin et al. 2020)","plainCitation":"(Coltekin et al. 2020)","noteIndex":0},"citationItems":[{"id":"H6Yv20ll/y74KWrJO","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w:t>
      </w:r>
      <w:proofErr w:type="spellStart"/>
      <w:r w:rsidRPr="001F6849">
        <w:rPr>
          <w:lang w:eastAsia="cs-CZ"/>
        </w:rPr>
        <w:t>hostnutý</w:t>
      </w:r>
      <w:proofErr w:type="spellEnd"/>
      <w:r w:rsidRPr="001F6849">
        <w:rPr>
          <w:lang w:eastAsia="cs-CZ"/>
        </w:rPr>
        <w:t xml:space="preserve">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18DF1B" w14:textId="2E77F699" w:rsidR="009F3D5B" w:rsidRPr="001F6849" w:rsidRDefault="009F3D5B" w:rsidP="009F3D5B">
      <w:pPr>
        <w:pStyle w:val="ListParagraph"/>
        <w:numPr>
          <w:ilvl w:val="0"/>
          <w:numId w:val="17"/>
        </w:numPr>
        <w:rPr>
          <w:lang w:eastAsia="cs-CZ"/>
        </w:rPr>
      </w:pPr>
      <w:r w:rsidRPr="001F6849">
        <w:rPr>
          <w:lang w:eastAsia="cs-CZ"/>
        </w:rPr>
        <w:t>Hostování webové stránky na webu</w:t>
      </w:r>
    </w:p>
    <w:p w14:paraId="4B3C105E" w14:textId="77777777" w:rsidR="009F3D5B" w:rsidRDefault="009F3D5B" w:rsidP="009F3D5B">
      <w:pPr>
        <w:rPr>
          <w:lang w:eastAsia="cs-CZ"/>
        </w:rPr>
      </w:pPr>
    </w:p>
    <w:p w14:paraId="4A843DAB" w14:textId="77777777" w:rsidR="00455C26" w:rsidRDefault="00455C26" w:rsidP="00455C26">
      <w:pPr>
        <w:pStyle w:val="Normlnprvnodsazen"/>
      </w:pPr>
    </w:p>
    <w:p w14:paraId="51FC0030" w14:textId="4F644D5A" w:rsidR="00455C26" w:rsidRDefault="00455C26" w:rsidP="00455C26">
      <w:pPr>
        <w:pStyle w:val="Heading2"/>
      </w:pPr>
      <w:r>
        <w:t>UX</w:t>
      </w:r>
    </w:p>
    <w:p w14:paraId="30E519E4" w14:textId="5A34069C" w:rsidR="00455C26" w:rsidRPr="00455C26" w:rsidRDefault="00455C26" w:rsidP="00455C26">
      <w:pPr>
        <w:rPr>
          <w:lang w:val="en-US" w:eastAsia="cs-CZ"/>
        </w:rPr>
      </w:pPr>
      <w:r>
        <w:rPr>
          <w:lang w:val="en-US" w:eastAsia="cs-CZ"/>
        </w:rPr>
        <w:t xml:space="preserve">Menu -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r w:rsidRPr="001F6849">
        <w:rPr>
          <w:lang w:val="cs-CZ"/>
        </w:rPr>
        <w:lastRenderedPageBreak/>
        <w:t>DISKUZE</w:t>
      </w:r>
    </w:p>
    <w:p w14:paraId="19812588" w14:textId="0A898BBB" w:rsidR="00466AC8" w:rsidRPr="00466AC8" w:rsidRDefault="008136B2" w:rsidP="00466AC8">
      <w:pPr>
        <w:rPr>
          <w:lang w:eastAsia="cs-CZ"/>
        </w:rPr>
      </w:pPr>
      <w:r>
        <w:rPr>
          <w:lang w:eastAsia="cs-CZ"/>
        </w:rPr>
        <w:t>Optimalizace Paměti a Výkonu</w:t>
      </w:r>
    </w:p>
    <w:p w14:paraId="62BB0529" w14:textId="6773A195" w:rsidR="008136B2" w:rsidRDefault="008136B2" w:rsidP="008136B2">
      <w:pPr>
        <w:rPr>
          <w:lang w:eastAsia="cs-CZ"/>
        </w:rPr>
      </w:pPr>
      <w:r w:rsidRPr="008136B2">
        <w:rPr>
          <w:noProof/>
        </w:rPr>
        <w:drawing>
          <wp:inline distT="0" distB="0" distL="0" distR="0" wp14:anchorId="5A0ACA23" wp14:editId="4E34848B">
            <wp:extent cx="5579745" cy="2641600"/>
            <wp:effectExtent l="0" t="0" r="1905" b="6350"/>
            <wp:docPr id="1567495071" name="Picture 1" descr="A diagram of a work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495071" name="Picture 1" descr="A diagram of a workflow&#10;&#10;Description automatically generated"/>
                    <pic:cNvPicPr/>
                  </pic:nvPicPr>
                  <pic:blipFill>
                    <a:blip r:embed="rId51"/>
                    <a:stretch>
                      <a:fillRect/>
                    </a:stretch>
                  </pic:blipFill>
                  <pic:spPr>
                    <a:xfrm>
                      <a:off x="0" y="0"/>
                      <a:ext cx="5579745" cy="2641600"/>
                    </a:xfrm>
                    <a:prstGeom prst="rect">
                      <a:avLst/>
                    </a:prstGeom>
                  </pic:spPr>
                </pic:pic>
              </a:graphicData>
            </a:graphic>
          </wp:inline>
        </w:drawing>
      </w:r>
    </w:p>
    <w:p w14:paraId="0AB8C8CB" w14:textId="77777777" w:rsidR="00466AC8" w:rsidRDefault="00466AC8" w:rsidP="00466AC8">
      <w:pPr>
        <w:pStyle w:val="Normlnprvnodsazen"/>
      </w:pPr>
    </w:p>
    <w:p w14:paraId="71BA28FC" w14:textId="4A175D12" w:rsidR="00466AC8" w:rsidRDefault="00466AC8" w:rsidP="00466AC8">
      <w:pPr>
        <w:pStyle w:val="Normlnprvnodsazen"/>
        <w:ind w:firstLine="0"/>
      </w:pPr>
      <w:r w:rsidRPr="00466AC8">
        <w:rPr>
          <w:highlight w:val="yellow"/>
        </w:rPr>
        <w:t xml:space="preserve">Tech </w:t>
      </w:r>
      <w:proofErr w:type="spellStart"/>
      <w:r w:rsidRPr="00466AC8">
        <w:rPr>
          <w:highlight w:val="yellow"/>
        </w:rPr>
        <w:t>Stacky</w:t>
      </w:r>
      <w:proofErr w:type="spellEnd"/>
      <w:r w:rsidRPr="00466AC8">
        <w:rPr>
          <w:highlight w:val="yellow"/>
        </w:rPr>
        <w:t xml:space="preserve">  se mění ale koncepty a technologické </w:t>
      </w:r>
      <w:proofErr w:type="spellStart"/>
      <w:r w:rsidRPr="00466AC8">
        <w:rPr>
          <w:highlight w:val="yellow"/>
        </w:rPr>
        <w:t>přistupy</w:t>
      </w:r>
      <w:proofErr w:type="spellEnd"/>
      <w:r w:rsidRPr="00466AC8">
        <w:rPr>
          <w:highlight w:val="yellow"/>
        </w:rPr>
        <w:t xml:space="preserve"> jsou obdobné. Výběr technologie tedy není hlavním cílem, jako popis a analýza způsobu vizualizace dat.</w:t>
      </w:r>
      <w:r>
        <w:t xml:space="preserve"> </w:t>
      </w:r>
    </w:p>
    <w:p w14:paraId="4A4B6172" w14:textId="77777777" w:rsidR="001A2401" w:rsidRDefault="001A2401" w:rsidP="00466AC8">
      <w:pPr>
        <w:pStyle w:val="Normlnprvnodsazen"/>
        <w:ind w:firstLine="0"/>
      </w:pPr>
    </w:p>
    <w:p w14:paraId="441C6A2E" w14:textId="77777777" w:rsidR="001A2401" w:rsidRDefault="001A2401" w:rsidP="00466AC8">
      <w:pPr>
        <w:pStyle w:val="Normlnprvnodsazen"/>
        <w:ind w:firstLine="0"/>
      </w:pPr>
    </w:p>
    <w:p w14:paraId="672214C7" w14:textId="1E34EA94" w:rsidR="001A2401" w:rsidRDefault="001A2401" w:rsidP="00466AC8">
      <w:pPr>
        <w:pStyle w:val="Normlnprvnodsazen"/>
        <w:ind w:firstLine="0"/>
      </w:pPr>
      <w:proofErr w:type="spellStart"/>
      <w:r>
        <w:t>Acesibility</w:t>
      </w:r>
      <w:proofErr w:type="spellEnd"/>
    </w:p>
    <w:p w14:paraId="06B7022F" w14:textId="371C7440" w:rsidR="001A2401" w:rsidRPr="00466AC8" w:rsidRDefault="001A2401" w:rsidP="00466AC8">
      <w:pPr>
        <w:pStyle w:val="Normlnprvnodsazen"/>
        <w:ind w:firstLine="0"/>
      </w:pPr>
      <w:r>
        <w:rPr>
          <w:noProof/>
        </w:rPr>
        <w:drawing>
          <wp:inline distT="0" distB="0" distL="0" distR="0" wp14:anchorId="02F7F3F4" wp14:editId="39D080CC">
            <wp:extent cx="5579745" cy="3865880"/>
            <wp:effectExtent l="0" t="0" r="1905" b="1270"/>
            <wp:docPr id="1348192243" name="Picture 1" descr="A diagram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192243" name="Picture 1" descr="A diagram of a computer program&#10;&#10;Description automatically generate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79745" cy="3865880"/>
                    </a:xfrm>
                    <a:prstGeom prst="rect">
                      <a:avLst/>
                    </a:prstGeom>
                    <a:noFill/>
                    <a:ln>
                      <a:noFill/>
                    </a:ln>
                  </pic:spPr>
                </pic:pic>
              </a:graphicData>
            </a:graphic>
          </wp:inline>
        </w:drawing>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53"/>
          <w:footerReference w:type="default" r:id="rId54"/>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55"/>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484A5B" w14:textId="77777777" w:rsidR="005E0916" w:rsidRDefault="005E0916" w:rsidP="0057088F">
      <w:pPr>
        <w:spacing w:after="0" w:line="240" w:lineRule="auto"/>
      </w:pPr>
      <w:r>
        <w:separator/>
      </w:r>
    </w:p>
  </w:endnote>
  <w:endnote w:type="continuationSeparator" w:id="0">
    <w:p w14:paraId="011BC969" w14:textId="77777777" w:rsidR="005E0916" w:rsidRDefault="005E0916"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EF8AFA" w14:textId="77777777" w:rsidR="005E0916" w:rsidRDefault="005E0916" w:rsidP="0057088F">
      <w:pPr>
        <w:spacing w:after="0" w:line="240" w:lineRule="auto"/>
      </w:pPr>
      <w:r>
        <w:separator/>
      </w:r>
    </w:p>
  </w:footnote>
  <w:footnote w:type="continuationSeparator" w:id="0">
    <w:p w14:paraId="2DA67782" w14:textId="77777777" w:rsidR="005E0916" w:rsidRDefault="005E0916"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2">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3">
    <w:p w14:paraId="6842E0EB" w14:textId="77FA3375" w:rsidR="0052065A" w:rsidRPr="0052065A" w:rsidRDefault="0052065A">
      <w:pPr>
        <w:pStyle w:val="FootnoteText"/>
        <w:rPr>
          <w:lang w:val="en-US"/>
        </w:rPr>
      </w:pPr>
      <w:r>
        <w:rPr>
          <w:rStyle w:val="FootnoteReference"/>
        </w:rPr>
        <w:footnoteRef/>
      </w:r>
      <w:r>
        <w:t xml:space="preserve"> </w:t>
      </w:r>
      <w:proofErr w:type="spellStart"/>
      <w:r w:rsidRPr="0052065A">
        <w:t>WebAssembly</w:t>
      </w:r>
      <w:proofErr w:type="spellEnd"/>
      <w:r w:rsidRPr="0052065A">
        <w:t xml:space="preserve"> (WASM) je binární instrukční formát poskytující virtuální stroj pro </w:t>
      </w:r>
      <w:r w:rsidR="0060296F">
        <w:t xml:space="preserve">exekuci </w:t>
      </w:r>
      <w:r w:rsidRPr="0052065A">
        <w:t>kódu v internetových prohlížečích.</w:t>
      </w:r>
      <w:r w:rsidR="0060296F">
        <w:t xml:space="preserve"> Tedy kód napsaný v jiném jazyce než </w:t>
      </w:r>
      <w:proofErr w:type="spellStart"/>
      <w:r w:rsidR="0060296F">
        <w:t>JavaScriptu</w:t>
      </w:r>
      <w:proofErr w:type="spellEnd"/>
      <w:r w:rsidR="0060296F">
        <w:t xml:space="preserve"> může být spuštěn v prohlížeči.</w:t>
      </w:r>
      <w:r w:rsidRPr="0052065A">
        <w:t xml:space="preserve"> Umožňuje webovým aplikacím dosáhnout výkonnosti téměř na úrovni nativního kódu</w:t>
      </w:r>
      <w:r w:rsidR="0060296F">
        <w:t>.</w:t>
      </w:r>
    </w:p>
  </w:footnote>
  <w:footnote w:id="4">
    <w:p w14:paraId="75CC537E" w14:textId="37488548" w:rsidR="00262EC3" w:rsidRDefault="00262EC3">
      <w:pPr>
        <w:pStyle w:val="FootnoteText"/>
      </w:pPr>
      <w:r>
        <w:rPr>
          <w:rStyle w:val="FootnoteReference"/>
        </w:rPr>
        <w:footnoteRef/>
      </w:r>
      <w:r>
        <w:t xml:space="preserve"> </w:t>
      </w:r>
      <w:proofErr w:type="spellStart"/>
      <w:r w:rsidR="007039CE" w:rsidRPr="007039CE">
        <w:t>React</w:t>
      </w:r>
      <w:proofErr w:type="spellEnd"/>
      <w:r w:rsidR="007039CE" w:rsidRPr="007039CE">
        <w:t xml:space="preserve">, nebo také React.js, je </w:t>
      </w:r>
      <w:proofErr w:type="spellStart"/>
      <w:r w:rsidR="007039CE" w:rsidRPr="007039CE">
        <w:t>JavaScriptová</w:t>
      </w:r>
      <w:proofErr w:type="spellEnd"/>
      <w:r w:rsidR="007039CE" w:rsidRPr="007039CE">
        <w:t xml:space="preserve"> knihovna pro tvorbu uživatelských rozhraní (UI) ve webových aplikacích. Jedná se o komponentový framework, který umožňuje vytvářet znovupoužitelné a deklarativní komponenty</w:t>
      </w:r>
      <w:r w:rsidR="007039CE">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0"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8"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0"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2"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4" w15:restartNumberingAfterBreak="0">
    <w:nsid w:val="3797612A"/>
    <w:multiLevelType w:val="hybridMultilevel"/>
    <w:tmpl w:val="C54696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7"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C653EA3"/>
    <w:multiLevelType w:val="hybridMultilevel"/>
    <w:tmpl w:val="B43E2D4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9"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1"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2"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4"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5"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6"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1"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2"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3"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4"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6"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8"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9"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0"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2"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18"/>
  </w:num>
  <w:num w:numId="3" w16cid:durableId="1170680267">
    <w:abstractNumId w:val="14"/>
  </w:num>
  <w:num w:numId="4" w16cid:durableId="1796368114">
    <w:abstractNumId w:val="21"/>
  </w:num>
  <w:num w:numId="5" w16cid:durableId="300885919">
    <w:abstractNumId w:val="31"/>
  </w:num>
  <w:num w:numId="6" w16cid:durableId="521938209">
    <w:abstractNumId w:val="47"/>
  </w:num>
  <w:num w:numId="7" w16cid:durableId="619992562">
    <w:abstractNumId w:val="24"/>
  </w:num>
  <w:num w:numId="8" w16cid:durableId="208229350">
    <w:abstractNumId w:val="9"/>
  </w:num>
  <w:num w:numId="9" w16cid:durableId="2076317703">
    <w:abstractNumId w:val="16"/>
  </w:num>
  <w:num w:numId="10" w16cid:durableId="802234337">
    <w:abstractNumId w:val="29"/>
  </w:num>
  <w:num w:numId="11" w16cid:durableId="385684583">
    <w:abstractNumId w:val="20"/>
  </w:num>
  <w:num w:numId="12" w16cid:durableId="65956355">
    <w:abstractNumId w:val="43"/>
  </w:num>
  <w:num w:numId="13" w16cid:durableId="354035738">
    <w:abstractNumId w:val="51"/>
  </w:num>
  <w:num w:numId="14" w16cid:durableId="395475347">
    <w:abstractNumId w:val="1"/>
  </w:num>
  <w:num w:numId="15" w16cid:durableId="1336884254">
    <w:abstractNumId w:val="27"/>
  </w:num>
  <w:num w:numId="16" w16cid:durableId="757364363">
    <w:abstractNumId w:val="37"/>
  </w:num>
  <w:num w:numId="17" w16cid:durableId="2033720445">
    <w:abstractNumId w:val="52"/>
  </w:num>
  <w:num w:numId="18" w16cid:durableId="837696955">
    <w:abstractNumId w:val="45"/>
  </w:num>
  <w:num w:numId="19" w16cid:durableId="414474922">
    <w:abstractNumId w:val="26"/>
  </w:num>
  <w:num w:numId="20" w16cid:durableId="2059282820">
    <w:abstractNumId w:val="12"/>
  </w:num>
  <w:num w:numId="21" w16cid:durableId="1490631062">
    <w:abstractNumId w:val="25"/>
  </w:num>
  <w:num w:numId="22" w16cid:durableId="1901403376">
    <w:abstractNumId w:val="2"/>
  </w:num>
  <w:num w:numId="23" w16cid:durableId="901527545">
    <w:abstractNumId w:val="41"/>
  </w:num>
  <w:num w:numId="24" w16cid:durableId="13649980">
    <w:abstractNumId w:val="6"/>
  </w:num>
  <w:num w:numId="25" w16cid:durableId="1364744581">
    <w:abstractNumId w:val="13"/>
  </w:num>
  <w:num w:numId="26" w16cid:durableId="1671255231">
    <w:abstractNumId w:val="33"/>
  </w:num>
  <w:num w:numId="27" w16cid:durableId="1198667109">
    <w:abstractNumId w:val="46"/>
  </w:num>
  <w:num w:numId="28" w16cid:durableId="619802950">
    <w:abstractNumId w:val="4"/>
  </w:num>
  <w:num w:numId="29" w16cid:durableId="367877274">
    <w:abstractNumId w:val="32"/>
  </w:num>
  <w:num w:numId="30" w16cid:durableId="802776096">
    <w:abstractNumId w:val="5"/>
  </w:num>
  <w:num w:numId="31" w16cid:durableId="742023868">
    <w:abstractNumId w:val="19"/>
  </w:num>
  <w:num w:numId="32" w16cid:durableId="404689245">
    <w:abstractNumId w:val="40"/>
  </w:num>
  <w:num w:numId="33" w16cid:durableId="1361203164">
    <w:abstractNumId w:val="42"/>
  </w:num>
  <w:num w:numId="34" w16cid:durableId="2136636456">
    <w:abstractNumId w:val="30"/>
  </w:num>
  <w:num w:numId="35" w16cid:durableId="882057253">
    <w:abstractNumId w:val="11"/>
  </w:num>
  <w:num w:numId="36" w16cid:durableId="2002463788">
    <w:abstractNumId w:val="48"/>
  </w:num>
  <w:num w:numId="37" w16cid:durableId="1464738753">
    <w:abstractNumId w:val="17"/>
  </w:num>
  <w:num w:numId="38" w16cid:durableId="1462070677">
    <w:abstractNumId w:val="3"/>
  </w:num>
  <w:num w:numId="39" w16cid:durableId="1886866115">
    <w:abstractNumId w:val="35"/>
  </w:num>
  <w:num w:numId="40" w16cid:durableId="965311621">
    <w:abstractNumId w:val="39"/>
  </w:num>
  <w:num w:numId="41" w16cid:durableId="818768559">
    <w:abstractNumId w:val="44"/>
  </w:num>
  <w:num w:numId="42" w16cid:durableId="1967276253">
    <w:abstractNumId w:val="15"/>
  </w:num>
  <w:num w:numId="43" w16cid:durableId="1442647274">
    <w:abstractNumId w:val="10"/>
  </w:num>
  <w:num w:numId="44" w16cid:durableId="1146313284">
    <w:abstractNumId w:val="23"/>
  </w:num>
  <w:num w:numId="45" w16cid:durableId="1133062556">
    <w:abstractNumId w:val="8"/>
  </w:num>
  <w:num w:numId="46" w16cid:durableId="1318923120">
    <w:abstractNumId w:val="22"/>
  </w:num>
  <w:num w:numId="47" w16cid:durableId="976765939">
    <w:abstractNumId w:val="28"/>
  </w:num>
  <w:num w:numId="48" w16cid:durableId="1987278381">
    <w:abstractNumId w:val="50"/>
  </w:num>
  <w:num w:numId="49" w16cid:durableId="344286222">
    <w:abstractNumId w:val="38"/>
  </w:num>
  <w:num w:numId="50" w16cid:durableId="586889268">
    <w:abstractNumId w:val="49"/>
  </w:num>
  <w:num w:numId="51" w16cid:durableId="1214346142">
    <w:abstractNumId w:val="34"/>
  </w:num>
  <w:num w:numId="52" w16cid:durableId="1666350155">
    <w:abstractNumId w:val="7"/>
  </w:num>
  <w:num w:numId="53" w16cid:durableId="1936208616">
    <w:abstractNumId w:val="36"/>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055"/>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5BEE"/>
    <w:rsid w:val="000D6936"/>
    <w:rsid w:val="000D7301"/>
    <w:rsid w:val="000D7436"/>
    <w:rsid w:val="000D767C"/>
    <w:rsid w:val="000E00A9"/>
    <w:rsid w:val="000E030A"/>
    <w:rsid w:val="000E0B81"/>
    <w:rsid w:val="000E1241"/>
    <w:rsid w:val="000E1D87"/>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8E2"/>
    <w:rsid w:val="0010292B"/>
    <w:rsid w:val="00102B7A"/>
    <w:rsid w:val="00103C96"/>
    <w:rsid w:val="00103FC7"/>
    <w:rsid w:val="00105208"/>
    <w:rsid w:val="001052AF"/>
    <w:rsid w:val="00105449"/>
    <w:rsid w:val="001063B2"/>
    <w:rsid w:val="00106E21"/>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6DA6"/>
    <w:rsid w:val="00126E8F"/>
    <w:rsid w:val="001276CE"/>
    <w:rsid w:val="00127799"/>
    <w:rsid w:val="00127C08"/>
    <w:rsid w:val="001309C1"/>
    <w:rsid w:val="001319B8"/>
    <w:rsid w:val="00132830"/>
    <w:rsid w:val="001341F2"/>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FC7"/>
    <w:rsid w:val="001B42F1"/>
    <w:rsid w:val="001B4B34"/>
    <w:rsid w:val="001B4D94"/>
    <w:rsid w:val="001B4DD5"/>
    <w:rsid w:val="001B4E45"/>
    <w:rsid w:val="001B55F3"/>
    <w:rsid w:val="001B573B"/>
    <w:rsid w:val="001B57E0"/>
    <w:rsid w:val="001B6078"/>
    <w:rsid w:val="001B7FFC"/>
    <w:rsid w:val="001C0C7A"/>
    <w:rsid w:val="001C13D0"/>
    <w:rsid w:val="001C1704"/>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1870"/>
    <w:rsid w:val="001D2232"/>
    <w:rsid w:val="001D28B3"/>
    <w:rsid w:val="001D38BD"/>
    <w:rsid w:val="001D3D00"/>
    <w:rsid w:val="001D4061"/>
    <w:rsid w:val="001D4F08"/>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06F64"/>
    <w:rsid w:val="002108F2"/>
    <w:rsid w:val="00211E5E"/>
    <w:rsid w:val="00212457"/>
    <w:rsid w:val="00213D9F"/>
    <w:rsid w:val="00213F3C"/>
    <w:rsid w:val="00215816"/>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3096"/>
    <w:rsid w:val="00253E9C"/>
    <w:rsid w:val="0025440D"/>
    <w:rsid w:val="002548CE"/>
    <w:rsid w:val="00254F8B"/>
    <w:rsid w:val="002551B5"/>
    <w:rsid w:val="00255943"/>
    <w:rsid w:val="00256784"/>
    <w:rsid w:val="002571C3"/>
    <w:rsid w:val="00257909"/>
    <w:rsid w:val="00257949"/>
    <w:rsid w:val="00257D56"/>
    <w:rsid w:val="0026039C"/>
    <w:rsid w:val="00260F6F"/>
    <w:rsid w:val="0026166C"/>
    <w:rsid w:val="00262108"/>
    <w:rsid w:val="00262B7C"/>
    <w:rsid w:val="00262EC3"/>
    <w:rsid w:val="0026358F"/>
    <w:rsid w:val="00263A7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F91"/>
    <w:rsid w:val="00293965"/>
    <w:rsid w:val="00293F00"/>
    <w:rsid w:val="0029427A"/>
    <w:rsid w:val="002942F8"/>
    <w:rsid w:val="00296C77"/>
    <w:rsid w:val="00296E59"/>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115C"/>
    <w:rsid w:val="002C203E"/>
    <w:rsid w:val="002C2AA7"/>
    <w:rsid w:val="002C3253"/>
    <w:rsid w:val="002C3848"/>
    <w:rsid w:val="002C3EA4"/>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A56"/>
    <w:rsid w:val="002F6586"/>
    <w:rsid w:val="002F7A88"/>
    <w:rsid w:val="002F7CA3"/>
    <w:rsid w:val="002F7FA0"/>
    <w:rsid w:val="003002AB"/>
    <w:rsid w:val="00300875"/>
    <w:rsid w:val="003009DB"/>
    <w:rsid w:val="00300DD2"/>
    <w:rsid w:val="00301FA1"/>
    <w:rsid w:val="00302722"/>
    <w:rsid w:val="00303239"/>
    <w:rsid w:val="00304DEA"/>
    <w:rsid w:val="00305BA1"/>
    <w:rsid w:val="003061F0"/>
    <w:rsid w:val="00307578"/>
    <w:rsid w:val="00310250"/>
    <w:rsid w:val="0031098F"/>
    <w:rsid w:val="003110CA"/>
    <w:rsid w:val="00311128"/>
    <w:rsid w:val="00311A8F"/>
    <w:rsid w:val="00311CD1"/>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F72"/>
    <w:rsid w:val="00354009"/>
    <w:rsid w:val="00354F46"/>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6ACF"/>
    <w:rsid w:val="00376F12"/>
    <w:rsid w:val="003773C6"/>
    <w:rsid w:val="00377D85"/>
    <w:rsid w:val="00377EFF"/>
    <w:rsid w:val="00377F96"/>
    <w:rsid w:val="00380A64"/>
    <w:rsid w:val="00381CBE"/>
    <w:rsid w:val="00382545"/>
    <w:rsid w:val="00382560"/>
    <w:rsid w:val="00382976"/>
    <w:rsid w:val="003837C6"/>
    <w:rsid w:val="00384ABC"/>
    <w:rsid w:val="00386079"/>
    <w:rsid w:val="00386153"/>
    <w:rsid w:val="00386AC7"/>
    <w:rsid w:val="00386DB5"/>
    <w:rsid w:val="00390435"/>
    <w:rsid w:val="00390B12"/>
    <w:rsid w:val="003922D7"/>
    <w:rsid w:val="0039259F"/>
    <w:rsid w:val="00392C29"/>
    <w:rsid w:val="00394132"/>
    <w:rsid w:val="003952E0"/>
    <w:rsid w:val="003953B2"/>
    <w:rsid w:val="00395956"/>
    <w:rsid w:val="0039619C"/>
    <w:rsid w:val="00396C80"/>
    <w:rsid w:val="00396D8A"/>
    <w:rsid w:val="003A0BA8"/>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BA7"/>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6754"/>
    <w:rsid w:val="0049679B"/>
    <w:rsid w:val="00497CF3"/>
    <w:rsid w:val="00497F7B"/>
    <w:rsid w:val="00497FA3"/>
    <w:rsid w:val="004A0366"/>
    <w:rsid w:val="004A111E"/>
    <w:rsid w:val="004A117B"/>
    <w:rsid w:val="004A11B2"/>
    <w:rsid w:val="004A14BA"/>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36EC"/>
    <w:rsid w:val="004B37BE"/>
    <w:rsid w:val="004B3B8C"/>
    <w:rsid w:val="004B437B"/>
    <w:rsid w:val="004B555D"/>
    <w:rsid w:val="004B63F5"/>
    <w:rsid w:val="004B6F8E"/>
    <w:rsid w:val="004C020D"/>
    <w:rsid w:val="004C0F9A"/>
    <w:rsid w:val="004C0FC8"/>
    <w:rsid w:val="004C1180"/>
    <w:rsid w:val="004C1284"/>
    <w:rsid w:val="004C12B0"/>
    <w:rsid w:val="004C17C4"/>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3340"/>
    <w:rsid w:val="00574ABF"/>
    <w:rsid w:val="0057525A"/>
    <w:rsid w:val="00575E99"/>
    <w:rsid w:val="0057644C"/>
    <w:rsid w:val="00576F7F"/>
    <w:rsid w:val="00577B7B"/>
    <w:rsid w:val="0058027E"/>
    <w:rsid w:val="00580D09"/>
    <w:rsid w:val="005822C0"/>
    <w:rsid w:val="00582700"/>
    <w:rsid w:val="00583202"/>
    <w:rsid w:val="005832C6"/>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B010C"/>
    <w:rsid w:val="005B0201"/>
    <w:rsid w:val="005B07C6"/>
    <w:rsid w:val="005B23C8"/>
    <w:rsid w:val="005B388F"/>
    <w:rsid w:val="005B3E47"/>
    <w:rsid w:val="005B476D"/>
    <w:rsid w:val="005B580D"/>
    <w:rsid w:val="005B6178"/>
    <w:rsid w:val="005B67E6"/>
    <w:rsid w:val="005B68D0"/>
    <w:rsid w:val="005B7238"/>
    <w:rsid w:val="005B7816"/>
    <w:rsid w:val="005B7B8D"/>
    <w:rsid w:val="005C0B03"/>
    <w:rsid w:val="005C1433"/>
    <w:rsid w:val="005C2018"/>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2E79"/>
    <w:rsid w:val="005F3570"/>
    <w:rsid w:val="005F3DBB"/>
    <w:rsid w:val="005F4274"/>
    <w:rsid w:val="005F470A"/>
    <w:rsid w:val="005F4772"/>
    <w:rsid w:val="005F5140"/>
    <w:rsid w:val="005F5551"/>
    <w:rsid w:val="005F5B27"/>
    <w:rsid w:val="005F6B72"/>
    <w:rsid w:val="005F6D53"/>
    <w:rsid w:val="005F6DC1"/>
    <w:rsid w:val="005F785B"/>
    <w:rsid w:val="00600A23"/>
    <w:rsid w:val="00601C17"/>
    <w:rsid w:val="00601FD1"/>
    <w:rsid w:val="0060296F"/>
    <w:rsid w:val="00602BC1"/>
    <w:rsid w:val="00602CE4"/>
    <w:rsid w:val="00603358"/>
    <w:rsid w:val="00603A2C"/>
    <w:rsid w:val="00603FB8"/>
    <w:rsid w:val="006044D2"/>
    <w:rsid w:val="00604834"/>
    <w:rsid w:val="006057F0"/>
    <w:rsid w:val="00606D42"/>
    <w:rsid w:val="006106BC"/>
    <w:rsid w:val="006108EA"/>
    <w:rsid w:val="00610AC9"/>
    <w:rsid w:val="006111FC"/>
    <w:rsid w:val="0061210D"/>
    <w:rsid w:val="006126B2"/>
    <w:rsid w:val="00615C3B"/>
    <w:rsid w:val="006168A6"/>
    <w:rsid w:val="006179CD"/>
    <w:rsid w:val="0062079C"/>
    <w:rsid w:val="00622F55"/>
    <w:rsid w:val="00622FC0"/>
    <w:rsid w:val="006242FC"/>
    <w:rsid w:val="00624A90"/>
    <w:rsid w:val="0062655F"/>
    <w:rsid w:val="00627F1E"/>
    <w:rsid w:val="0063027D"/>
    <w:rsid w:val="00631B43"/>
    <w:rsid w:val="00631C59"/>
    <w:rsid w:val="00631DF6"/>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2AF9"/>
    <w:rsid w:val="00673188"/>
    <w:rsid w:val="00673516"/>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47D4"/>
    <w:rsid w:val="006851E1"/>
    <w:rsid w:val="006855C3"/>
    <w:rsid w:val="00691B2A"/>
    <w:rsid w:val="00691FFB"/>
    <w:rsid w:val="00692716"/>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779"/>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A95"/>
    <w:rsid w:val="00730F5D"/>
    <w:rsid w:val="00730FEF"/>
    <w:rsid w:val="00731E58"/>
    <w:rsid w:val="00733285"/>
    <w:rsid w:val="007336C8"/>
    <w:rsid w:val="007337BF"/>
    <w:rsid w:val="00733AF8"/>
    <w:rsid w:val="00734D16"/>
    <w:rsid w:val="00734F7A"/>
    <w:rsid w:val="00736FDB"/>
    <w:rsid w:val="007373F8"/>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221B"/>
    <w:rsid w:val="00773578"/>
    <w:rsid w:val="00773EDE"/>
    <w:rsid w:val="00774419"/>
    <w:rsid w:val="00774617"/>
    <w:rsid w:val="00776971"/>
    <w:rsid w:val="00776F6B"/>
    <w:rsid w:val="007803DB"/>
    <w:rsid w:val="007804C0"/>
    <w:rsid w:val="0078088F"/>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617A"/>
    <w:rsid w:val="0079621B"/>
    <w:rsid w:val="0079724A"/>
    <w:rsid w:val="007A090C"/>
    <w:rsid w:val="007A0C98"/>
    <w:rsid w:val="007A18E9"/>
    <w:rsid w:val="007A1CC2"/>
    <w:rsid w:val="007A32DA"/>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9F1"/>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3F0A"/>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90F"/>
    <w:rsid w:val="00807A83"/>
    <w:rsid w:val="00810D74"/>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80083"/>
    <w:rsid w:val="008809DA"/>
    <w:rsid w:val="008812DD"/>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A36"/>
    <w:rsid w:val="008A6EFD"/>
    <w:rsid w:val="008A6F62"/>
    <w:rsid w:val="008A780B"/>
    <w:rsid w:val="008A7C63"/>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3BA"/>
    <w:rsid w:val="00932527"/>
    <w:rsid w:val="00932626"/>
    <w:rsid w:val="00932A72"/>
    <w:rsid w:val="00932AFB"/>
    <w:rsid w:val="009339CF"/>
    <w:rsid w:val="00933D07"/>
    <w:rsid w:val="0093570D"/>
    <w:rsid w:val="00940231"/>
    <w:rsid w:val="00940E01"/>
    <w:rsid w:val="0094106D"/>
    <w:rsid w:val="0094123C"/>
    <w:rsid w:val="00942395"/>
    <w:rsid w:val="00942D0C"/>
    <w:rsid w:val="00944BC5"/>
    <w:rsid w:val="00944F12"/>
    <w:rsid w:val="009459D0"/>
    <w:rsid w:val="00946558"/>
    <w:rsid w:val="009468E3"/>
    <w:rsid w:val="00946A3C"/>
    <w:rsid w:val="00946B5C"/>
    <w:rsid w:val="00946F6E"/>
    <w:rsid w:val="00947531"/>
    <w:rsid w:val="009507D7"/>
    <w:rsid w:val="009528A7"/>
    <w:rsid w:val="00952B19"/>
    <w:rsid w:val="00953230"/>
    <w:rsid w:val="009534D0"/>
    <w:rsid w:val="00953EF4"/>
    <w:rsid w:val="0095725E"/>
    <w:rsid w:val="0095753A"/>
    <w:rsid w:val="00957EA9"/>
    <w:rsid w:val="00957EEB"/>
    <w:rsid w:val="0096111F"/>
    <w:rsid w:val="009624AF"/>
    <w:rsid w:val="00962BA8"/>
    <w:rsid w:val="00964169"/>
    <w:rsid w:val="00964AA4"/>
    <w:rsid w:val="00964E25"/>
    <w:rsid w:val="00964EF5"/>
    <w:rsid w:val="00966DDD"/>
    <w:rsid w:val="00967153"/>
    <w:rsid w:val="009702F1"/>
    <w:rsid w:val="00970A04"/>
    <w:rsid w:val="00970B26"/>
    <w:rsid w:val="00970CE0"/>
    <w:rsid w:val="00970EC2"/>
    <w:rsid w:val="00970FEF"/>
    <w:rsid w:val="00971E2D"/>
    <w:rsid w:val="00972BB5"/>
    <w:rsid w:val="0097306C"/>
    <w:rsid w:val="009738F9"/>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468F"/>
    <w:rsid w:val="009A4EBF"/>
    <w:rsid w:val="009A5DEA"/>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BB4"/>
    <w:rsid w:val="009D5068"/>
    <w:rsid w:val="009D5269"/>
    <w:rsid w:val="009D57ED"/>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21A0"/>
    <w:rsid w:val="009F21CA"/>
    <w:rsid w:val="009F23F8"/>
    <w:rsid w:val="009F2EC7"/>
    <w:rsid w:val="009F2F9D"/>
    <w:rsid w:val="009F381E"/>
    <w:rsid w:val="009F3D5B"/>
    <w:rsid w:val="009F3ED7"/>
    <w:rsid w:val="009F3F8A"/>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76F1"/>
    <w:rsid w:val="00A079B8"/>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A4"/>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BE3"/>
    <w:rsid w:val="00A9661E"/>
    <w:rsid w:val="00AA047F"/>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3EB7"/>
    <w:rsid w:val="00AC4080"/>
    <w:rsid w:val="00AC4145"/>
    <w:rsid w:val="00AC431B"/>
    <w:rsid w:val="00AC4AE3"/>
    <w:rsid w:val="00AC5371"/>
    <w:rsid w:val="00AC5F57"/>
    <w:rsid w:val="00AC60F6"/>
    <w:rsid w:val="00AC6351"/>
    <w:rsid w:val="00AC6DA8"/>
    <w:rsid w:val="00AC6F9B"/>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754"/>
    <w:rsid w:val="00B0747D"/>
    <w:rsid w:val="00B07F0B"/>
    <w:rsid w:val="00B105E2"/>
    <w:rsid w:val="00B1122A"/>
    <w:rsid w:val="00B1180A"/>
    <w:rsid w:val="00B1186A"/>
    <w:rsid w:val="00B1298D"/>
    <w:rsid w:val="00B12CF6"/>
    <w:rsid w:val="00B14897"/>
    <w:rsid w:val="00B152A0"/>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42A5"/>
    <w:rsid w:val="00B3550C"/>
    <w:rsid w:val="00B358A5"/>
    <w:rsid w:val="00B35C81"/>
    <w:rsid w:val="00B36967"/>
    <w:rsid w:val="00B3696F"/>
    <w:rsid w:val="00B3746B"/>
    <w:rsid w:val="00B40019"/>
    <w:rsid w:val="00B405F2"/>
    <w:rsid w:val="00B4099E"/>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712"/>
    <w:rsid w:val="00B82CE9"/>
    <w:rsid w:val="00B82F54"/>
    <w:rsid w:val="00B84777"/>
    <w:rsid w:val="00B84A8A"/>
    <w:rsid w:val="00B8512D"/>
    <w:rsid w:val="00B869A5"/>
    <w:rsid w:val="00B86CE5"/>
    <w:rsid w:val="00B8782B"/>
    <w:rsid w:val="00B90AD8"/>
    <w:rsid w:val="00B90EC9"/>
    <w:rsid w:val="00B91039"/>
    <w:rsid w:val="00B9144D"/>
    <w:rsid w:val="00B919F7"/>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647"/>
    <w:rsid w:val="00BC178D"/>
    <w:rsid w:val="00BC20E7"/>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E5A"/>
    <w:rsid w:val="00BD0EFA"/>
    <w:rsid w:val="00BD0F8E"/>
    <w:rsid w:val="00BD12F3"/>
    <w:rsid w:val="00BD189B"/>
    <w:rsid w:val="00BD20E0"/>
    <w:rsid w:val="00BD3203"/>
    <w:rsid w:val="00BD3EFA"/>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521"/>
    <w:rsid w:val="00C038C0"/>
    <w:rsid w:val="00C05B08"/>
    <w:rsid w:val="00C05E88"/>
    <w:rsid w:val="00C05FE1"/>
    <w:rsid w:val="00C065AE"/>
    <w:rsid w:val="00C07265"/>
    <w:rsid w:val="00C07857"/>
    <w:rsid w:val="00C07D2D"/>
    <w:rsid w:val="00C10444"/>
    <w:rsid w:val="00C1053A"/>
    <w:rsid w:val="00C1061E"/>
    <w:rsid w:val="00C10786"/>
    <w:rsid w:val="00C11B15"/>
    <w:rsid w:val="00C120D9"/>
    <w:rsid w:val="00C13CAC"/>
    <w:rsid w:val="00C146F6"/>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062"/>
    <w:rsid w:val="00C757E9"/>
    <w:rsid w:val="00C75C2A"/>
    <w:rsid w:val="00C76DCA"/>
    <w:rsid w:val="00C77585"/>
    <w:rsid w:val="00C805EE"/>
    <w:rsid w:val="00C81FFE"/>
    <w:rsid w:val="00C82D06"/>
    <w:rsid w:val="00C82E06"/>
    <w:rsid w:val="00C836C1"/>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5CAB"/>
    <w:rsid w:val="00CA6A8E"/>
    <w:rsid w:val="00CB059C"/>
    <w:rsid w:val="00CB0E3C"/>
    <w:rsid w:val="00CB14ED"/>
    <w:rsid w:val="00CB2057"/>
    <w:rsid w:val="00CB3268"/>
    <w:rsid w:val="00CB56EF"/>
    <w:rsid w:val="00CB58E7"/>
    <w:rsid w:val="00CB5D9D"/>
    <w:rsid w:val="00CB6276"/>
    <w:rsid w:val="00CB6CA2"/>
    <w:rsid w:val="00CB71DF"/>
    <w:rsid w:val="00CB75DA"/>
    <w:rsid w:val="00CC06F7"/>
    <w:rsid w:val="00CC1443"/>
    <w:rsid w:val="00CC1702"/>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3258"/>
    <w:rsid w:val="00D0412C"/>
    <w:rsid w:val="00D04299"/>
    <w:rsid w:val="00D05F38"/>
    <w:rsid w:val="00D0684C"/>
    <w:rsid w:val="00D06A9B"/>
    <w:rsid w:val="00D07680"/>
    <w:rsid w:val="00D109DE"/>
    <w:rsid w:val="00D10A98"/>
    <w:rsid w:val="00D11841"/>
    <w:rsid w:val="00D11EF9"/>
    <w:rsid w:val="00D1225E"/>
    <w:rsid w:val="00D139F9"/>
    <w:rsid w:val="00D14143"/>
    <w:rsid w:val="00D15A90"/>
    <w:rsid w:val="00D16E7D"/>
    <w:rsid w:val="00D200B6"/>
    <w:rsid w:val="00D208EF"/>
    <w:rsid w:val="00D210BF"/>
    <w:rsid w:val="00D214D0"/>
    <w:rsid w:val="00D221D1"/>
    <w:rsid w:val="00D22E97"/>
    <w:rsid w:val="00D241DB"/>
    <w:rsid w:val="00D247F1"/>
    <w:rsid w:val="00D249D0"/>
    <w:rsid w:val="00D26615"/>
    <w:rsid w:val="00D26689"/>
    <w:rsid w:val="00D26A67"/>
    <w:rsid w:val="00D27506"/>
    <w:rsid w:val="00D275A5"/>
    <w:rsid w:val="00D276DF"/>
    <w:rsid w:val="00D311E6"/>
    <w:rsid w:val="00D31487"/>
    <w:rsid w:val="00D33935"/>
    <w:rsid w:val="00D33AA5"/>
    <w:rsid w:val="00D33C5B"/>
    <w:rsid w:val="00D346AB"/>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414"/>
    <w:rsid w:val="00D64539"/>
    <w:rsid w:val="00D65217"/>
    <w:rsid w:val="00D654FA"/>
    <w:rsid w:val="00D65F1E"/>
    <w:rsid w:val="00D671D1"/>
    <w:rsid w:val="00D676F0"/>
    <w:rsid w:val="00D7001F"/>
    <w:rsid w:val="00D70256"/>
    <w:rsid w:val="00D727F5"/>
    <w:rsid w:val="00D72A8E"/>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4BD8"/>
    <w:rsid w:val="00D85329"/>
    <w:rsid w:val="00D85804"/>
    <w:rsid w:val="00D85A72"/>
    <w:rsid w:val="00D85A9B"/>
    <w:rsid w:val="00D85EFD"/>
    <w:rsid w:val="00D8602A"/>
    <w:rsid w:val="00D86407"/>
    <w:rsid w:val="00D865CE"/>
    <w:rsid w:val="00D8680E"/>
    <w:rsid w:val="00D8764F"/>
    <w:rsid w:val="00D90163"/>
    <w:rsid w:val="00D905D2"/>
    <w:rsid w:val="00D90F14"/>
    <w:rsid w:val="00D91F1B"/>
    <w:rsid w:val="00D922F8"/>
    <w:rsid w:val="00D926BF"/>
    <w:rsid w:val="00D92D85"/>
    <w:rsid w:val="00D93259"/>
    <w:rsid w:val="00D932C7"/>
    <w:rsid w:val="00D93CEB"/>
    <w:rsid w:val="00D94545"/>
    <w:rsid w:val="00D947C0"/>
    <w:rsid w:val="00D9487E"/>
    <w:rsid w:val="00D95704"/>
    <w:rsid w:val="00D95EE2"/>
    <w:rsid w:val="00D9641B"/>
    <w:rsid w:val="00D96F27"/>
    <w:rsid w:val="00DA01CB"/>
    <w:rsid w:val="00DA158D"/>
    <w:rsid w:val="00DA1772"/>
    <w:rsid w:val="00DA1FA8"/>
    <w:rsid w:val="00DA2CB7"/>
    <w:rsid w:val="00DA2CF1"/>
    <w:rsid w:val="00DA3AC7"/>
    <w:rsid w:val="00DA3EB0"/>
    <w:rsid w:val="00DA5AC2"/>
    <w:rsid w:val="00DA6194"/>
    <w:rsid w:val="00DA625C"/>
    <w:rsid w:val="00DA6E08"/>
    <w:rsid w:val="00DB0204"/>
    <w:rsid w:val="00DB0B10"/>
    <w:rsid w:val="00DB148E"/>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46F0"/>
    <w:rsid w:val="00DC4E4C"/>
    <w:rsid w:val="00DC59C7"/>
    <w:rsid w:val="00DC5C3D"/>
    <w:rsid w:val="00DC6A60"/>
    <w:rsid w:val="00DC77BB"/>
    <w:rsid w:val="00DD0B60"/>
    <w:rsid w:val="00DD14B6"/>
    <w:rsid w:val="00DD1B17"/>
    <w:rsid w:val="00DD1E22"/>
    <w:rsid w:val="00DD20D6"/>
    <w:rsid w:val="00DD238E"/>
    <w:rsid w:val="00DD691C"/>
    <w:rsid w:val="00DD6F79"/>
    <w:rsid w:val="00DD7256"/>
    <w:rsid w:val="00DD7747"/>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5233"/>
    <w:rsid w:val="00DF6245"/>
    <w:rsid w:val="00DF74C1"/>
    <w:rsid w:val="00E000A9"/>
    <w:rsid w:val="00E002FA"/>
    <w:rsid w:val="00E0077F"/>
    <w:rsid w:val="00E009BA"/>
    <w:rsid w:val="00E00B84"/>
    <w:rsid w:val="00E00BCC"/>
    <w:rsid w:val="00E012C2"/>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6E0"/>
    <w:rsid w:val="00E940DA"/>
    <w:rsid w:val="00E944AD"/>
    <w:rsid w:val="00E948DB"/>
    <w:rsid w:val="00E9514F"/>
    <w:rsid w:val="00E95DAD"/>
    <w:rsid w:val="00E95E3B"/>
    <w:rsid w:val="00E9600C"/>
    <w:rsid w:val="00E97A0C"/>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7408"/>
    <w:rsid w:val="00EB7C15"/>
    <w:rsid w:val="00EC09D9"/>
    <w:rsid w:val="00EC1C95"/>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34C"/>
    <w:rsid w:val="00ED294D"/>
    <w:rsid w:val="00ED44C7"/>
    <w:rsid w:val="00ED58EC"/>
    <w:rsid w:val="00ED7B10"/>
    <w:rsid w:val="00EE00AE"/>
    <w:rsid w:val="00EE0F88"/>
    <w:rsid w:val="00EE12F5"/>
    <w:rsid w:val="00EE1828"/>
    <w:rsid w:val="00EE2983"/>
    <w:rsid w:val="00EE57AC"/>
    <w:rsid w:val="00EE6D7D"/>
    <w:rsid w:val="00EE71C8"/>
    <w:rsid w:val="00EE7FB6"/>
    <w:rsid w:val="00EF0008"/>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3DD3"/>
    <w:rsid w:val="00F44BDB"/>
    <w:rsid w:val="00F45AC4"/>
    <w:rsid w:val="00F4650B"/>
    <w:rsid w:val="00F46799"/>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9CF"/>
    <w:rsid w:val="00F62A36"/>
    <w:rsid w:val="00F62BFE"/>
    <w:rsid w:val="00F64A6B"/>
    <w:rsid w:val="00F64BDA"/>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8AF"/>
    <w:rsid w:val="00F77AD7"/>
    <w:rsid w:val="00F80471"/>
    <w:rsid w:val="00F80C3E"/>
    <w:rsid w:val="00F81F63"/>
    <w:rsid w:val="00F82599"/>
    <w:rsid w:val="00F82EB8"/>
    <w:rsid w:val="00F82EFB"/>
    <w:rsid w:val="00F82F18"/>
    <w:rsid w:val="00F83838"/>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65B"/>
    <w:rsid w:val="00F97691"/>
    <w:rsid w:val="00F97935"/>
    <w:rsid w:val="00FA0C29"/>
    <w:rsid w:val="00FA0CA0"/>
    <w:rsid w:val="00FA10A1"/>
    <w:rsid w:val="00FA157B"/>
    <w:rsid w:val="00FA20E8"/>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48DE"/>
    <w:rsid w:val="00FC4948"/>
    <w:rsid w:val="00FC5365"/>
    <w:rsid w:val="00FC59D6"/>
    <w:rsid w:val="00FC61C5"/>
    <w:rsid w:val="00FC6242"/>
    <w:rsid w:val="00FC7019"/>
    <w:rsid w:val="00FC7053"/>
    <w:rsid w:val="00FC7352"/>
    <w:rsid w:val="00FC73E2"/>
    <w:rsid w:val="00FC78BE"/>
    <w:rsid w:val="00FD0AFD"/>
    <w:rsid w:val="00FD171C"/>
    <w:rsid w:val="00FD1B0B"/>
    <w:rsid w:val="00FD35D9"/>
    <w:rsid w:val="00FD483E"/>
    <w:rsid w:val="00FD5483"/>
    <w:rsid w:val="00FD5A58"/>
    <w:rsid w:val="00FD5E91"/>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svg"/><Relationship Id="rId42" Type="http://schemas.openxmlformats.org/officeDocument/2006/relationships/image" Target="media/image27.png"/><Relationship Id="rId47" Type="http://schemas.openxmlformats.org/officeDocument/2006/relationships/hyperlink" Target="https://hubs.mozilla.com/bBJ9sxc?hub_invite_id=Lr9efka" TargetMode="External"/><Relationship Id="rId50" Type="http://schemas.openxmlformats.org/officeDocument/2006/relationships/hyperlink" Target="https://glitch.com/edit/" TargetMode="External"/><Relationship Id="rId55" Type="http://schemas.openxmlformats.org/officeDocument/2006/relationships/header" Target="header2.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emf"/><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header" Target="header1.xml"/><Relationship Id="rId58" Type="http://schemas.openxmlformats.org/officeDocument/2006/relationships/theme" Target="theme/theme1.xml"/><Relationship Id="rId5" Type="http://schemas.openxmlformats.org/officeDocument/2006/relationships/numbering" Target="numbering.xml"/><Relationship Id="rId19" Type="http://schemas.openxmlformats.org/officeDocument/2006/relationships/image" Target="media/image4.sv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jpe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hyperlink" Target="https://hubs.mozilla.com/jkemrr4" TargetMode="External"/><Relationship Id="rId56"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image" Target="media/image31.png"/><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hyperlink" Target="https://foam-jumpy-dianella.glitch.me" TargetMode="Externa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yperlink" Target="https://interesting-parallel-bit.glitch.me" TargetMode="External"/><Relationship Id="rId57" Type="http://schemas.microsoft.com/office/2011/relationships/people" Target="people.xml"/><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2.pn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3.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4.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9856</TotalTime>
  <Pages>65</Pages>
  <Words>63198</Words>
  <Characters>360233</Characters>
  <Application>Microsoft Office Word</Application>
  <DocSecurity>0</DocSecurity>
  <Lines>3001</Lines>
  <Paragraphs>845</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422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91</cp:revision>
  <cp:lastPrinted>2021-05-23T17:03:00Z</cp:lastPrinted>
  <dcterms:created xsi:type="dcterms:W3CDTF">2023-08-27T13:40:00Z</dcterms:created>
  <dcterms:modified xsi:type="dcterms:W3CDTF">2023-10-27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H6Yv20ll"/&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